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9DB3E2" w14:textId="1BFA782B" w:rsidR="00076323" w:rsidRDefault="00193195" w:rsidP="00FC103C">
      <w:pPr>
        <w:pStyle w:val="Heading1"/>
      </w:pPr>
      <w:r>
        <w:t xml:space="preserve"> </w:t>
      </w:r>
      <w:bookmarkStart w:id="0" w:name="_GoBack"/>
      <w:bookmarkEnd w:id="0"/>
      <w:r w:rsidR="00FC103C">
        <w:t>DRAFT</w:t>
      </w:r>
      <w:r w:rsidR="00567A83">
        <w:t xml:space="preserve">: </w:t>
      </w:r>
      <w:r w:rsidR="00107F20" w:rsidRPr="00107F20">
        <w:t>THE SYMPATHETIC INNERVATION OF THE HEART</w:t>
      </w:r>
    </w:p>
    <w:p w14:paraId="14D9ABDB" w14:textId="7DA2AA53" w:rsidR="00FC103C" w:rsidRDefault="00FC103C" w:rsidP="00FC103C"/>
    <w:p w14:paraId="3BDF320C" w14:textId="7A5BEA39" w:rsidR="001D613D" w:rsidRDefault="001D613D" w:rsidP="00FC103C">
      <w:r>
        <w:t>Title: The Sympathetic Innervation of the Heart – a Clinical Review</w:t>
      </w:r>
    </w:p>
    <w:p w14:paraId="646D3413" w14:textId="2AE8B11B" w:rsidR="00FC103C" w:rsidRPr="00FC103C" w:rsidRDefault="00FC103C" w:rsidP="00FC103C">
      <w:r>
        <w:t>Authors: Anish Shah, MD; Amit Shah, MD, MSCR; Puja Mehta, MD; Marc Thames, MD</w:t>
      </w:r>
    </w:p>
    <w:p w14:paraId="6E74803D" w14:textId="115545F1" w:rsidR="00C52692" w:rsidRDefault="00FC103C" w:rsidP="00AB41E8">
      <w:r>
        <w:t>Affiliations: Emory University School of Medicine, Atlanta, Georgia</w:t>
      </w:r>
    </w:p>
    <w:p w14:paraId="2C1FF9D7" w14:textId="683E4E0F" w:rsidR="00FC103C" w:rsidRDefault="00BE515D" w:rsidP="00BE515D">
      <w:pPr>
        <w:pStyle w:val="Heading1"/>
      </w:pPr>
      <w:r>
        <w:t xml:space="preserve"> </w:t>
      </w:r>
    </w:p>
    <w:p w14:paraId="4F114F6B" w14:textId="57FDE536" w:rsidR="00FC103C" w:rsidRDefault="00FC103C" w:rsidP="00FC103C">
      <w:pPr>
        <w:pStyle w:val="Heading1"/>
      </w:pPr>
      <w:r>
        <w:br w:type="column"/>
      </w:r>
      <w:r>
        <w:lastRenderedPageBreak/>
        <w:t>INTRODUCTION</w:t>
      </w:r>
    </w:p>
    <w:p w14:paraId="15CF35D9" w14:textId="65E3CF55" w:rsidR="00AB6627" w:rsidRDefault="00AB6627" w:rsidP="00D31EE0"/>
    <w:p w14:paraId="6F95DE19" w14:textId="71B24643" w:rsidR="00C71E3F" w:rsidRDefault="00C71E3F" w:rsidP="00D31EE0">
      <w:r>
        <w:t xml:space="preserve">The human </w:t>
      </w:r>
      <w:r w:rsidR="00A72360">
        <w:t>sympathetic</w:t>
      </w:r>
      <w:r>
        <w:t xml:space="preserve"> nervous system, the master and commander of the</w:t>
      </w:r>
      <w:r w:rsidR="00A72360">
        <w:t xml:space="preserve"> </w:t>
      </w:r>
      <w:r>
        <w:t>“fight or flight”</w:t>
      </w:r>
      <w:r w:rsidR="00A72360">
        <w:t xml:space="preserve"> response, has not adapted adequately to human disease. It is the culprit in multiple pathological states, </w:t>
      </w:r>
      <w:r w:rsidR="001D613D">
        <w:t>particularly that of the heart. The sympathetic innervation of the heart is part of the connection between the brain and the heart</w:t>
      </w:r>
      <w:r w:rsidR="00481EDE">
        <w:t xml:space="preserve"> </w:t>
      </w:r>
      <w:r w:rsidR="001D613D">
        <w:t xml:space="preserve">and </w:t>
      </w:r>
      <w:r w:rsidR="00481EDE">
        <w:t xml:space="preserve">it </w:t>
      </w:r>
      <w:r w:rsidR="001D613D">
        <w:t xml:space="preserve">is inherent </w:t>
      </w:r>
      <w:r w:rsidR="00481EDE">
        <w:t>to</w:t>
      </w:r>
      <w:r w:rsidR="001D613D">
        <w:t xml:space="preserve"> physiology and pathophysiology of cardiac autonomic function. The purpose of this review article</w:t>
      </w:r>
      <w:r w:rsidR="007902F1">
        <w:t xml:space="preserve"> is to teach clinicians the importance of the sympathetic nervous system in both normal and pathophysiological states, share how pathology stems from inappropriate responses by the autonomic nervous system, and to explore the anatomy and physiology of sympathetic outflow to the heart. The reader should be able to (1) understand </w:t>
      </w:r>
      <w:r w:rsidR="00515699">
        <w:t>the</w:t>
      </w:r>
      <w:r w:rsidR="007902F1">
        <w:t xml:space="preserve"> </w:t>
      </w:r>
      <w:r w:rsidR="00515699">
        <w:t xml:space="preserve">relevant anatomy of the </w:t>
      </w:r>
      <w:r w:rsidR="007902F1">
        <w:t xml:space="preserve">sympathetic nervous system </w:t>
      </w:r>
      <w:r w:rsidR="00515699">
        <w:t xml:space="preserve">as it </w:t>
      </w:r>
      <w:r w:rsidR="007902F1">
        <w:t xml:space="preserve">innervates the heart, (2) understand the effects of sympathetic tone on the heart, such </w:t>
      </w:r>
      <w:r w:rsidR="00515699">
        <w:t>a</w:t>
      </w:r>
      <w:r w:rsidR="007902F1">
        <w:t xml:space="preserve">s </w:t>
      </w:r>
      <w:proofErr w:type="spellStart"/>
      <w:r w:rsidR="007902F1">
        <w:t>chronotropy</w:t>
      </w:r>
      <w:proofErr w:type="spellEnd"/>
      <w:r w:rsidR="007902F1">
        <w:t xml:space="preserve">, </w:t>
      </w:r>
      <w:proofErr w:type="spellStart"/>
      <w:r w:rsidR="007902F1">
        <w:t>inotropy</w:t>
      </w:r>
      <w:proofErr w:type="spellEnd"/>
      <w:r w:rsidR="007902F1">
        <w:t xml:space="preserve">, </w:t>
      </w:r>
      <w:proofErr w:type="spellStart"/>
      <w:r w:rsidR="007902F1">
        <w:t>lusitropy</w:t>
      </w:r>
      <w:proofErr w:type="spellEnd"/>
      <w:r w:rsidR="007902F1">
        <w:t xml:space="preserve">, and </w:t>
      </w:r>
      <w:proofErr w:type="spellStart"/>
      <w:r w:rsidR="007902F1">
        <w:t>dromotropy</w:t>
      </w:r>
      <w:proofErr w:type="spellEnd"/>
      <w:r w:rsidR="007902F1">
        <w:t xml:space="preserve">, and (3) understand </w:t>
      </w:r>
      <w:r w:rsidR="00515699">
        <w:t xml:space="preserve">how </w:t>
      </w:r>
      <w:r w:rsidR="007902F1">
        <w:t xml:space="preserve">sympathetic dysfunction </w:t>
      </w:r>
      <w:r w:rsidR="00515699">
        <w:t xml:space="preserve">plays a role in </w:t>
      </w:r>
      <w:r w:rsidR="007902F1">
        <w:t>pathological states such as ventricular dysrhythmias, myocardial infarctions, and cardiomyopathies.</w:t>
      </w:r>
    </w:p>
    <w:p w14:paraId="4B7548C1" w14:textId="33357C5A" w:rsidR="00C71E3F" w:rsidRDefault="00C71E3F" w:rsidP="00D31EE0"/>
    <w:p w14:paraId="25F0550D" w14:textId="0FFB8AB9" w:rsidR="001D613D" w:rsidRDefault="001D613D" w:rsidP="00D31EE0"/>
    <w:p w14:paraId="40059B1F" w14:textId="77777777" w:rsidR="001D613D" w:rsidRDefault="001D613D" w:rsidP="00D31EE0"/>
    <w:p w14:paraId="79103EB7" w14:textId="1BE3BCD2" w:rsidR="00AB6627" w:rsidRDefault="00AB6627">
      <w:pPr>
        <w:rPr>
          <w:b/>
        </w:rPr>
      </w:pPr>
      <w:r>
        <w:br w:type="page"/>
      </w:r>
    </w:p>
    <w:p w14:paraId="0ACF8029" w14:textId="53B2C269" w:rsidR="00FC103C" w:rsidRDefault="00AB6627" w:rsidP="00E43CF3">
      <w:pPr>
        <w:pStyle w:val="Heading1"/>
      </w:pPr>
      <w:r>
        <w:lastRenderedPageBreak/>
        <w:t>ANATOMIC AND PHYSIOLOGIC CONSIDERATIONS</w:t>
      </w:r>
    </w:p>
    <w:p w14:paraId="3197763D" w14:textId="2D063AC5" w:rsidR="00FC103C" w:rsidRDefault="00FC103C" w:rsidP="00AB41E8"/>
    <w:p w14:paraId="0DCE2746" w14:textId="0F1367F1" w:rsidR="00AB6627" w:rsidRDefault="00AB6627" w:rsidP="00C71E3F">
      <w:pPr>
        <w:pStyle w:val="Heading2"/>
      </w:pPr>
      <w:r>
        <w:t>Overview</w:t>
      </w:r>
    </w:p>
    <w:p w14:paraId="111BDD89" w14:textId="3DDF99D1" w:rsidR="00C71E3F" w:rsidRDefault="00C71E3F" w:rsidP="00AB6627"/>
    <w:p w14:paraId="037CFBAB" w14:textId="6A0947D8" w:rsidR="00C71E3F" w:rsidRDefault="002E5D80" w:rsidP="00AB6627">
      <w:r>
        <w:t xml:space="preserve">The neural control of the heart is in part a product of its anatomy. The structure, sometimes described as the </w:t>
      </w:r>
      <w:proofErr w:type="spellStart"/>
      <w:r>
        <w:t>neurocardiac</w:t>
      </w:r>
      <w:proofErr w:type="spellEnd"/>
      <w:r>
        <w:t xml:space="preserve"> axis, has three distinct levels: the brain and spinal cord, the thoracic and </w:t>
      </w:r>
      <w:proofErr w:type="spellStart"/>
      <w:r>
        <w:t>extracardiac</w:t>
      </w:r>
      <w:proofErr w:type="spellEnd"/>
      <w:r>
        <w:t xml:space="preserve"> ganglia (EC), and the intrinsic cardiac nervous system (IC).</w:t>
      </w:r>
      <w:r>
        <w:fldChar w:fldCharType="begin" w:fldLock="1"/>
      </w:r>
      <w:r>
        <w:instrText>ADDIN CSL_CITATION {"citationItems":[{"id":"ITEM-1","itemData":{"DOI":"10.1002/cphy.c150046","ISSN":"20404603","abstract":"© 2016 American Physiological Society.Cardiac control is mediated via a series of reflex control networks involving somata in the (i) intrinsic cardiac ganglia (heart), (ii) intrathoracic extracardiac ganglia (stellate, middle cervical), (iii) superior cervical ganglia, (iv) spinal cord, (v) brainstem, and (vi) higher centers. Each of these processing centers contains afferent, efferent, and local circuit neurons, which interact locally and in an interdependent fashion with the other levels to coordinate regional cardiac electrical and mechanical indices on a beat-to-beat basis. This control system is optimized to respond to normal physiological stressors (standing, exercise, and temperature); however, it can be catastrophically disrupted by pathological events such as myocardial ischemia. In fact, it is now recognized that autonomic dysregulation is central to the evolution of heart failure and arrhythmias. Autonomic regulation therapy is an emerging modality in the management of acute and chronic cardiac pathologies. Neuromodulation-based approaches that target select nexus points of this hierarchy for cardiac control offer unique opportunities to positively affect therapeutic outcomes via improved efficacy of cardiovascular reflex control. As such, understanding the anatomical and physiological basis for such control is necessary to implement effectively novel neuromodulation therapies","author":[{"dropping-particle":"","family":"Ardell","given":"Jeffrey L","non-dropping-particle":"","parse-names":false,"suffix":""},{"dropping-particle":"","family":"Armour","given":"John Andrew","non-dropping-particle":"","parse-names":false,"suffix":""}],"container-title":"Comprehensive Physiology","id":"ITEM-1","issue":"4","issued":{"date-parts":[["2016"]]},"page":"1635-1653","title":"Neurocardiology: Structure-Based function","type":"article-journal","volume":"6"},"uris":["http://www.mendeley.com/documents/?uuid=b4b7268d-4d09-4663-9020-7f16682aacef"]}],"mendeley":{"formattedCitation":"&lt;sup&gt;1&lt;/sup&gt;","plainTextFormattedCitation":"1","previouslyFormattedCitation":"&lt;sup&gt;1&lt;/sup&gt;"},"properties":{"noteIndex":0},"schema":"https://github.com/citation-style-language/schema/raw/master/csl-citation.json"}</w:instrText>
      </w:r>
      <w:r>
        <w:fldChar w:fldCharType="separate"/>
      </w:r>
      <w:r w:rsidRPr="006446A6">
        <w:rPr>
          <w:noProof/>
          <w:vertAlign w:val="superscript"/>
        </w:rPr>
        <w:t>1</w:t>
      </w:r>
      <w:r>
        <w:fldChar w:fldCharType="end"/>
      </w:r>
      <w:r>
        <w:t xml:space="preserve"> These levels send information through afferent and efferent limbs of both the sympathetic and parasympathetic nervous systems, and at each level interactions occur that affect the autonomic state. </w:t>
      </w:r>
    </w:p>
    <w:p w14:paraId="6D651530" w14:textId="77777777" w:rsidR="00C71E3F" w:rsidRDefault="00C71E3F" w:rsidP="00AB6627"/>
    <w:p w14:paraId="002D8307" w14:textId="72C3831D" w:rsidR="00C71E3F" w:rsidRDefault="00C71E3F" w:rsidP="00C71E3F">
      <w:pPr>
        <w:pStyle w:val="Heading2"/>
      </w:pPr>
      <w:r>
        <w:t>Brain and spinal cord level</w:t>
      </w:r>
    </w:p>
    <w:p w14:paraId="35F97DD6" w14:textId="5CFF68F0" w:rsidR="006601C4" w:rsidRDefault="006601C4" w:rsidP="00AB6627"/>
    <w:p w14:paraId="7CE58173" w14:textId="77777777" w:rsidR="00881F62" w:rsidRDefault="00481EDE" w:rsidP="00881F62">
      <w:r>
        <w:t>The spinal cord houses the preganglionic neurons of the SNS within the lateral horns at each vertebral level. Cardiac outflow occurs between the T1 and T6 vertebrae. The neurons exit through the ventral roots that merge into the white rami, which join the sympathetic chain and the ganglia of the EC. In contrast, the vagal preganglionic neurons are in the brain stem, mainly the medullary dorsolateral reticular formation. The thoracic spinal segments have a distinct cardiac rhythm and other frequencies of oscillation that are transmitted to the postganglionic neurons in the heart. The distinct periodicities include 10 Hz, 2-6 Hz, respiratory rates, and slower firing that matches the speed of arterial blood pressure oscillations (Mayer waves</w:t>
      </w:r>
      <w:r w:rsidR="00881F62">
        <w:t>)</w:t>
      </w:r>
      <w:r>
        <w:t>.</w:t>
      </w:r>
      <w:r>
        <w:fldChar w:fldCharType="begin" w:fldLock="1"/>
      </w:r>
      <w:r>
        <w:instrText>ADDIN CSL_CITATION {"citationItems":[{"id":"ITEM-1","itemData":{"DOI":"10.1016/S0301-0082(98)00030-6","ISSN":"03010082","abstract":"ÐThis review focuses on that most engaging feature of the sympathetic nervous system, its rhythmicity. In particular examining the nature of sympathetic nerve activity (SNA), its characteristics, the frequencies of these rhythms and possible mechanisms responsible for their generation. Sympathetic activity can be thought of as a complex output of the central nervous system providing subtle control over end organ function. This control is exerted in a number of frequency bands including rhythms related to the cardiac and respiratory cycles, 10 Hz, and between 0.2 and 0.4 Hz. The generation and control over the occurrence of each of these rhythms is likely to be quite separate. Although aerent feedback from sources such as baroreceptors can explain some of the rhythmical properties in each case there is good evidence for inherent generation of aspects of these rhythms. A variety of brainstem cell groups are thought to be involved in their generation with the rostral ventrolateral medulla, although unlikely to be solely responsible for tone generation, an important regulator of overall activity. SNA also varies in the number of nerves recruited to ®re in each synchronized discharge. Little is known about this control other than it appears to be quite separate from the control over the timing of discharges. Spinal cord mechanisms are possibly involved. SNA frequencies above 0.7 Hz do not appear to directly induce oscillations in innervated vasculature, however, are likely to contribute to setting the level of vasoconstrictive tone. Slower frequencies appear to directly cause oscillations in blood ¯ow. #","author":[{"dropping-particle":"","family":"Malpas","given":"S","non-dropping-particle":"","parse-names":false,"suffix":""}],"container-title":"Progress in Neurobiology","id":"ITEM-1","issue":"1","issued":{"date-parts":[["1998","9","1"]]},"page":"65-96","title":"The rhythmicity of sympathetic nerve activity","type":"article-journal","volume":"56"},"uris":["http://www.mendeley.com/documents/?uuid=626b8a57-4fcd-39fd-b6c5-f97a317db7bb"]}],"mendeley":{"formattedCitation":"&lt;sup&gt;2&lt;/sup&gt;","plainTextFormattedCitation":"2","previouslyFormattedCitation":"&lt;sup&gt;2&lt;/sup&gt;"},"properties":{"noteIndex":0},"schema":"https://github.com/citation-style-language/schema/raw/master/csl-citation.json"}</w:instrText>
      </w:r>
      <w:r>
        <w:fldChar w:fldCharType="separate"/>
      </w:r>
      <w:r w:rsidRPr="006446A6">
        <w:rPr>
          <w:noProof/>
          <w:vertAlign w:val="superscript"/>
        </w:rPr>
        <w:t>2</w:t>
      </w:r>
      <w:r>
        <w:fldChar w:fldCharType="end"/>
      </w:r>
    </w:p>
    <w:p w14:paraId="2E5CC997" w14:textId="77777777" w:rsidR="00881F62" w:rsidRDefault="00881F62" w:rsidP="00881F62"/>
    <w:p w14:paraId="78E89228" w14:textId="4D0DAA3B" w:rsidR="00481EDE" w:rsidRDefault="00881F62" w:rsidP="00AB6627">
      <w:r>
        <w:t xml:space="preserve">Although there is some automaticity of the firing rate of the SNS neurons within the spinal cord, there are many higher orders of influence that affect the activity of the preganglionic cell bodies. For example, nervous activity such as a panic attack, can lead to increased autonomic outflow, but so can events liked traumatic brain injury that leads to </w:t>
      </w:r>
      <w:proofErr w:type="spellStart"/>
      <w:r>
        <w:t>hyperactivation</w:t>
      </w:r>
      <w:proofErr w:type="spellEnd"/>
      <w:r>
        <w:t xml:space="preserve"> and sympathetic storm. Other peripheral and systemic reflexes are also integrated at the level of the spinal cord, such as vasovagal syncope, the mesenteric ganglia response to stress (lumbosacral outflow). </w:t>
      </w:r>
    </w:p>
    <w:p w14:paraId="036E35E4" w14:textId="77777777" w:rsidR="006601C4" w:rsidRDefault="006601C4" w:rsidP="00AB6627"/>
    <w:p w14:paraId="43BF7593" w14:textId="11E3139C" w:rsidR="00C71E3F" w:rsidRDefault="00C71E3F" w:rsidP="00052A79">
      <w:pPr>
        <w:pStyle w:val="Heading2"/>
      </w:pPr>
      <w:r>
        <w:t xml:space="preserve">Thoracic, </w:t>
      </w:r>
      <w:proofErr w:type="spellStart"/>
      <w:r>
        <w:t>extracardiac</w:t>
      </w:r>
      <w:proofErr w:type="spellEnd"/>
      <w:r>
        <w:t xml:space="preserve"> level</w:t>
      </w:r>
    </w:p>
    <w:p w14:paraId="7A12FCE0" w14:textId="668386F9" w:rsidR="006601C4" w:rsidRDefault="006601C4" w:rsidP="00AB6627"/>
    <w:p w14:paraId="5EDDF8E3" w14:textId="6DF90CDF" w:rsidR="006601C4" w:rsidRDefault="00881F62" w:rsidP="00AB6627">
      <w:r>
        <w:t xml:space="preserve">The thoracic ganglia that make up the EC contain neurons that directly innervate the myocardium. Both afferent and efferent pathways are present. The </w:t>
      </w:r>
      <w:proofErr w:type="gramStart"/>
      <w:r>
        <w:t>most well</w:t>
      </w:r>
      <w:proofErr w:type="gramEnd"/>
      <w:r>
        <w:t xml:space="preserve">-studied is of course the stellate ganglia, which carries </w:t>
      </w:r>
      <w:r w:rsidR="006601C4">
        <w:t>both preganglionic fibers and postganglionic neurons to the heart. The right stellate ganglia (RSG) and the left stellate ganglia (LSG) are seen to have differences in function based on the location of their nerve endings.  Of the ventricles, the RSG is directed towards the anterior and basal aspects, while the LSG is directed towards the posterior and apical aspects. Both ganglia however dually innervate the anterior left ventricular (LV) wall.</w:t>
      </w:r>
      <w:r w:rsidR="006601C4">
        <w:fldChar w:fldCharType="begin" w:fldLock="1"/>
      </w:r>
      <w:r w:rsidR="006601C4">
        <w:instrText>ADDIN CSL_CITATION {"citationItems":[{"id":"ITEM-1","itemData":{"DOI":"10.1016/j.hrthm.2012.03.052","ISSN":"15475271","abstract":"Background: The sympathetic nervous system is thought to play a role in the genesis of ventricular tachyarrhythmias (VT). Left and added right cardiac sympathectomy have been shown to reduce the burden of arrhythmias in the setting of a VT storm. However, the contribution of the right stellate ganglion (RSG) and the left stellate ganglion (LSG) to the innervation of the anterior left ventricular (LV) wall is not well understood. Objective: To evaluate the innervation of the anterior LV wall by the LSG and the RSG. Methods: The heart and stellate ganglia were exposed via sternotomy in pigs with normal hearts (n = 8). A 20-electrode catheter was placed on the anterior LV wall to record activation recovery interval (ARI), a surrogate measure of action potential duration. A microdialysis catheter was inserted in a similar location to sample interstitial norepinephrine (NE) content. ARI and NE measurements were recorded at baseline and during LSG and RSG stimulation. Results: LSG stimulation shortened ARI by 17.1% ± 10.5% (mean ± standard error), while RSG stimulation shortened ARI by 42.1% ± 15.7%, P =.04 (LSG vs RSG). LSG stimulation increased interstitial NE levels by 200% ± 65%, while RSG stimulation increased the NE content by 260% ± 40% (P =.012). LSG stimulation increased dispersion in ARI from 376.0 ± 83.7 ms2 to 1242.5 ± 566 ms2 (P =.03) and caused ventricular fibrillation in 2 pigs. During RSG stimulation, dispersion increased from 419 ± 65.8 to 474.8 ± 81 ms2 (P =.4). Conclusions: Both the LSG and the RSG provide significant innervation to the anterior LV wall as demonstrated by both ARI shortening and NE concentrations. LSG stimulation significantly increases ARI dispersion. This study provides mechanistic insight into the beneficial effects of left sympathectomy and the additional role of right sympathectomy in reducing arrhythmias in patients with anterior myocardial scars and VT storm. © 2012 Heart Rhythm Society. All rights reserved.","author":[{"dropping-particle":"","family":"Vaseghi","given":"Marmar","non-dropping-particle":"","parse-names":false,"suffix":""},{"dropping-particle":"","family":"Zhou","given":"Wei","non-dropping-particle":"","parse-names":false,"suffix":""},{"dropping-particle":"","family":"Shi","given":"James","non-dropping-particle":"","parse-names":false,"suffix":""},{"dropping-particle":"","family":"Ajijola","given":"Olumiji A.","non-dropping-particle":"","parse-names":false,"suffix":""},{"dropping-particle":"","family":"Hadaya","given":"Joseph","non-dropping-particle":"","parse-names":false,"suffix":""},{"dropping-particle":"","family":"Shivkumar","given":"Kalyanam","non-dropping-particle":"","parse-names":false,"suffix":""},{"dropping-particle":"","family":"Mahajan","given":"Aman","non-dropping-particle":"","parse-names":false,"suffix":""}],"container-title":"Heart Rhythm","id":"ITEM-1","issue":"8","issued":{"date-parts":[["2012","8"]]},"page":"1303-1309","title":"Sympathetic innervation of the anterior left ventricular wall by the right and left stellate ganglia","type":"article-journal","volume":"9"},"uris":["http://www.mendeley.com/documents/?uuid=82eecfbe-e9ee-37b7-aab7-ea8b8bc8dded"]}],"mendeley":{"formattedCitation":"&lt;sup&gt;3&lt;/sup&gt;","plainTextFormattedCitation":"3","previouslyFormattedCitation":"&lt;sup&gt;3&lt;/sup&gt;"},"properties":{"noteIndex":0},"schema":"https://github.com/citation-style-language/schema/raw/master/csl-citation.json"}</w:instrText>
      </w:r>
      <w:r w:rsidR="006601C4">
        <w:fldChar w:fldCharType="separate"/>
      </w:r>
      <w:r w:rsidR="006601C4" w:rsidRPr="006446A6">
        <w:rPr>
          <w:noProof/>
          <w:vertAlign w:val="superscript"/>
        </w:rPr>
        <w:t>3</w:t>
      </w:r>
      <w:r w:rsidR="006601C4">
        <w:fldChar w:fldCharType="end"/>
      </w:r>
      <w:r w:rsidR="006601C4">
        <w:t xml:space="preserve"> The RSG in particular in addition has predominance in the atria, compared to the LSG. The postganglionic fibers from the thoracic ganglia, as well as the preganglionic fibers from the spinal cord, terminate within a complex neural network of </w:t>
      </w:r>
      <w:proofErr w:type="spellStart"/>
      <w:r w:rsidR="006601C4">
        <w:t>ganglionated</w:t>
      </w:r>
      <w:proofErr w:type="spellEnd"/>
      <w:r w:rsidR="006601C4">
        <w:t xml:space="preserve"> plexuses (GPs) within the heart that compose the IC. </w:t>
      </w:r>
    </w:p>
    <w:p w14:paraId="590D6AFC" w14:textId="77777777" w:rsidR="006601C4" w:rsidRDefault="006601C4" w:rsidP="00AB6627"/>
    <w:p w14:paraId="79D31694" w14:textId="2C14BEFE" w:rsidR="00C71E3F" w:rsidRDefault="00C71E3F" w:rsidP="00C71E3F">
      <w:pPr>
        <w:pStyle w:val="Heading2"/>
      </w:pPr>
      <w:r>
        <w:t>Intrinsic cardiac level</w:t>
      </w:r>
    </w:p>
    <w:p w14:paraId="39229FBD" w14:textId="77777777" w:rsidR="00052A79" w:rsidRDefault="00052A79" w:rsidP="00AB41E8"/>
    <w:p w14:paraId="5BC56BE8" w14:textId="6BA95B0B" w:rsidR="00052A79" w:rsidRDefault="006601C4" w:rsidP="006601C4">
      <w:r>
        <w:t>The postganglionic neurons of the IC are found in the GPs, which are the location for the interaction between preganglionic fibers, parasympathetic fibers, and cardiac interneurons. The majority of GPs contain 200-1000 neurons each, and form synapses with sympathetic and parasympathetic fibers that enter the pericardial space.</w:t>
      </w:r>
      <w:r>
        <w:fldChar w:fldCharType="begin" w:fldLock="1"/>
      </w:r>
      <w:r>
        <w:instrText>ADDIN CSL_CITATION {"citationItems":[{"id":"ITEM-1","itemData":{"DOI":"10.1002/(SICI)1097-0185(199702)247:2&lt;289::AID-AR15&gt;3.0.CO;2-L","ISSN":"0003276X","abstract":"BACKGROUND: The extent and locations of intrinsic cardiac ganglia on the human heart were investigated to facilitate studying their function. METHODS: The locations and number of major intrinsic cardiac ganglia were determined in six human hearts by means of microdissection following methylene blue staining. Light and electron microscopic analyses were performed on right atrial and cranial medial ventricular ganglia obtained from 12 other human hearts. RESULTS: Gross anatomy: Collections of ganglia associated with nerves, i.e., ganglionated plexuses, were observed consistently in five atrial and five ventricular regions. Occasional ganglia were located in other atrial and ventricular regions. Atrial ganglionated plexuses were identified on 1) the superior surface of the right atrium, 2) the superior surface of the left atrium, 3) the posterior surface of the right atrium, 4) the posterior medial surface of the left atrium (the latter two fuse medially where they extend anteriorly into the interatrial septum), and 5) the inferior and lateral aspect of the posterior left atrium. Ventricular ganglionated plexuses were located in fat 1) surrounding the aortic root, 2) at the origins of the right and left coronary arteries (the latter extending to the origins of the left anterior descending and circumflex coronary arteries), 3) at the origin of the posterior descending coronary artery, 4) adjacent to the origin of the right acute marginal coronary artery, and 5) at the origin of the left obtuse marginal coronary artery. Microscopic anatomy: Ganglia ranged in size from those containing a few neurons to large ganglia measuring up to 0.5 x 1 mm. The human heart is estimated to contain more than 14,000 neurons. Neuronal somata varied in size and shape. Many axon terminals in intrinsic cardiac ganglia contained large numbers of small, clear, round vesicles that formed asymmetrical axodendritic synapses, whereas a few axons contained large, dense-cored vesicles. CONCLUSIONS: The human intrinsic cardiac nervous system is distributed more extensively than was considered previously, most of its ganglia being located on the posterior surfaces of the atria and superior aspect of the ventricles. Each ganglion therein contains a variety of neurons that are associated with complex synaptology.","author":[{"dropping-particle":"","family":"Armour","given":"J. Andrew","non-dropping-particle":"","parse-names":false,"suffix":""},{"dropping-particle":"","family":"Murphy","given":"David A.","non-dropping-particle":"","parse-names":false,"suffix":""},{"dropping-particle":"","family":"Yuan","given":"Bing Xiang","non-dropping-particle":"","parse-names":false,"suffix":""},{"dropping-particle":"","family":"Macdonald","given":"Sara","non-dropping-particle":"","parse-names":false,"suffix":""},{"dropping-particle":"","family":"Hopkins","given":"David A.","non-dropping-particle":"","parse-names":false,"suffix":""}],"container-title":"Anatomical Record","id":"ITEM-1","issue":"2","issued":{"date-parts":[["1997"]]},"page":"289-298","title":"Gross and microscopic anatomy of the human intrinsic cardiac nervous system","type":"article-journal","volume":"247"},"uris":["http://www.mendeley.com/documents/?uuid=4b71a8c7-b268-4449-aded-75891e063774"]}],"mendeley":{"formattedCitation":"&lt;sup&gt;4&lt;/sup&gt;","plainTextFormattedCitation":"4","previouslyFormattedCitation":"&lt;sup&gt;4&lt;/sup&gt;"},"properties":{"noteIndex":0},"schema":"https://github.com/citation-style-language/schema/raw/master/csl-citation.json"}</w:instrText>
      </w:r>
      <w:r>
        <w:fldChar w:fldCharType="separate"/>
      </w:r>
      <w:r w:rsidRPr="00916DD2">
        <w:rPr>
          <w:noProof/>
          <w:vertAlign w:val="superscript"/>
        </w:rPr>
        <w:t>4</w:t>
      </w:r>
      <w:r>
        <w:fldChar w:fldCharType="end"/>
      </w:r>
      <w:r>
        <w:t xml:space="preserve"> The highest density of GPs are near the hilum of the heart, with up to 50% of cardiac ganglia on the dorsal surface of the LA.</w:t>
      </w:r>
      <w:r>
        <w:fldChar w:fldCharType="begin" w:fldLock="1"/>
      </w:r>
      <w:r w:rsidR="00052A79">
        <w:instrText>ADDIN CSL_CITATION {"citationItems":[{"id":"ITEM-1","itemData":{"DOI":"10.1002/1097-0185(20000801)259:4&lt;353::AID-AR10&gt;3.0.CO;2-R","ISSN":"0003276X","abstract":"Concomitant with the development of surgical treatment of cardiac arrythmias and management of myocardial ischemia, there is renewed interest in morphology of the intrinsic cardiac nervous system. In this study, we analyze the topography and structure of the human epicardiac neural plexus (ENP) as a system of seven ganglionated subplexuses. The morphology of the ENP was revealed by a histochemical method for acetylcholinesterase in whole hearts of 21 humans and examined by stereoscopic, contact, and bright-field microscopy. According to criteria established to distinguish ganglionated subplexuses, they are epicardiac extensions of mediastinal nerves entering the heart through discrete sites of the heart hilum and proceeding separately into regions of innervation by seven pathways, on the courses of which epicardiac ganglia, as wide ganglionated fields, are plentifully located. It was established that topography of epicardiac subplexuses was consistent from heart to heart. In general, the human right atrium was innervated by two subplexuses, the left atrium by three, the right ventricle by one, and the left ventricle by three subplexuses. The highest density of epicardiac ganglia was identified near the heart hilum, especially on the dorsal and dorsolateral surfaces of the left atrium, where up to 50% of all cardiac ganglia were located. The number of epicardiac ganglia identified for the human hearts in this study ranged from 706 up to 1,560 and was not correlated with age in most heart regions. The human heart contained on average 836 +/- 76 epicardiac ganglia. The structural organization of ganglia and nerves within subplexuses was observed to vary considerably from heart to heart and in relation to age. The number of neurons identified for any epicardiac ganglion was significantly fewer in aged human compared with infants. By estimating the number of neurons within epicardiac ganglia and relating this to the number of ganglia in the human epicardium, it was calculated that approximately 43,000 intrinsic neurons might be present in the ENP in adult hearts and 94,000 neurons in young hearts (fetuses, neonates, and children). In conclusion, this study demonstrates the total ENP in humans using staining for acetylcholinesterase, and provides a morphological framework for an understanding of how intrinsic ganglia and nerves are structurally organized within the human heart.","author":[{"dropping-particle":"","family":"Pauza","given":"Dainius H.","non-dropping-particle":"","parse-names":false,"suffix":""},{"dropping-particle":"","family":"Skripka","given":"Valdas","non-dropping-particle":"","parse-names":false,"suffix":""},{"dropping-particle":"","family":"Pauziene","given":"Neringa","non-dropping-particle":"","parse-names":false,"suffix":""},{"dropping-particle":"","family":"Stropus","given":"Rimvydas","non-dropping-particle":"","parse-names":false,"suffix":""}],"container-title":"Anatomical Record","id":"ITEM-1","issue":"4","issued":{"date-parts":[["2000","8","1"]]},"page":"353-382","publisher":"John Wiley &amp; Sons, Ltd","title":"Morphology, distribution, and variability of the epicardiac neural ganglionated subplexuses in the human heart","type":"article-journal","volume":"259"},"uris":["http://www.mendeley.com/documents/?uuid=ea65e73a-1717-30a3-9d72-b8833bfcedb7"]}],"mendeley":{"formattedCitation":"&lt;sup&gt;5&lt;/sup&gt;","plainTextFormattedCitation":"5","previouslyFormattedCitation":"&lt;sup&gt;6&lt;/sup&gt;"},"properties":{"noteIndex":0},"schema":"https://github.com/citation-style-language/schema/raw/master/csl-citation.json"}</w:instrText>
      </w:r>
      <w:r>
        <w:fldChar w:fldCharType="separate"/>
      </w:r>
      <w:r w:rsidR="00052A79" w:rsidRPr="00052A79">
        <w:rPr>
          <w:noProof/>
          <w:vertAlign w:val="superscript"/>
        </w:rPr>
        <w:t>5</w:t>
      </w:r>
      <w:r>
        <w:fldChar w:fldCharType="end"/>
      </w:r>
      <w:r>
        <w:t xml:space="preserve"> </w:t>
      </w:r>
      <w:r w:rsidR="00052A79">
        <w:t>Sympathetic nerves also travel along the major coronary arteries as a plexus, and decrease in proportion to vessel size to 2 single fibers at level of arterioles.</w:t>
      </w:r>
      <w:r w:rsidR="00052A79">
        <w:fldChar w:fldCharType="begin" w:fldLock="1"/>
      </w:r>
      <w:r w:rsidR="00052A79">
        <w:instrText>ADDIN CSL_CITATION {"citationItems":[{"id":"ITEM-1","itemData":{"ISSN":"0001-5180","PMID":"619505","abstract":"The monoaminergic innervation of the coronary vessels and myocardium in the dog was studied by means of the histochemical fluorescence method. The distribution of monoaminergic terminals in the arterial wall depends on the diameter of the artery. In large arteries, the terminals are regularly distributed around the entire circumference, the fibres being situated between the elastic lamellae of the adventitia. The terminals within the media could not be detected. In small arteries, the sympathetic ground plexus aggregates in two parallel strands, the artery being between them. In arterioles, two thick fibres only accompany the vellel. The myocardium is innervated by means of a three-dimensional sympathetic ground plexus distributed between the myocardial cells independently of vessels. No difference in density of innervation was found between the right and left heart. The point-counting method, on the other hand, has revealed that the density of innervation in the left auricle is nearly twice as dense as in the left ventricle. The terminals innervating the myocardium are markedly thinner than the fibres innervating the arteries. Two-dimensional plexuses innervate the epicardium, endocardium and valves.","author":[{"dropping-particle":"","family":"Dolezel","given":"S","non-dropping-particle":"","parse-names":false,"suffix":""},{"dropping-particle":"","family":"Gerová","given":"M","non-dropping-particle":"","parse-names":false,"suffix":""},{"dropping-particle":"","family":"Gero","given":"J","non-dropping-particle":"","parse-names":false,"suffix":""},{"dropping-particle":"","family":"Sládek","given":"T","non-dropping-particle":"","parse-names":false,"suffix":""},{"dropping-particle":"","family":"Vasku","given":"J","non-dropping-particle":"","parse-names":false,"suffix":""}],"container-title":"Acta anatomica","id":"ITEM-1","issue":"3","issued":{"date-parts":[["1978"]]},"page":"306-16","title":"Adrenergic innervation of the coronary arteries and the myocardium.","type":"article-journal","volume":"100"},"uris":["http://www.mendeley.com/documents/?uuid=65db7a37-e230-313d-b1fb-5f0f6a6a0ab3"]}],"mendeley":{"formattedCitation":"&lt;sup&gt;6&lt;/sup&gt;","plainTextFormattedCitation":"6","previouslyFormattedCitation":"&lt;sup&gt;8&lt;/sup&gt;"},"properties":{"noteIndex":0},"schema":"https://github.com/citation-style-language/schema/raw/master/csl-citation.json"}</w:instrText>
      </w:r>
      <w:r w:rsidR="00052A79">
        <w:fldChar w:fldCharType="separate"/>
      </w:r>
      <w:r w:rsidR="00052A79" w:rsidRPr="00052A79">
        <w:rPr>
          <w:noProof/>
          <w:vertAlign w:val="superscript"/>
        </w:rPr>
        <w:t>6</w:t>
      </w:r>
      <w:r w:rsidR="00052A79">
        <w:fldChar w:fldCharType="end"/>
      </w:r>
    </w:p>
    <w:p w14:paraId="32E85C5F" w14:textId="77777777" w:rsidR="00052A79" w:rsidRDefault="00052A79" w:rsidP="006601C4"/>
    <w:p w14:paraId="7E51A344" w14:textId="23A86E39" w:rsidR="00052A79" w:rsidRDefault="006601C4" w:rsidP="00052A79">
      <w:r>
        <w:t xml:space="preserve">The GPs extend </w:t>
      </w:r>
      <w:proofErr w:type="spellStart"/>
      <w:r>
        <w:t>epicardially</w:t>
      </w:r>
      <w:proofErr w:type="spellEnd"/>
      <w:r>
        <w:t xml:space="preserve"> to innervate the atria, interatrial septum, and ventricles</w:t>
      </w:r>
      <w:r w:rsidR="00052A79">
        <w:t>, but sympathetic innervation is not uniform. Early studies looked at tyrosine hydroxylase, the enzyme that produces nor epinephrine (NE), to help identify important sympathetic nerves and fibers. The ventricles showed a gradient from base to apex, with the lowest concentration in the apex of the heart.</w:t>
      </w:r>
      <w:r w:rsidR="00052A79">
        <w:fldChar w:fldCharType="begin" w:fldLock="1"/>
      </w:r>
      <w:r w:rsidR="00052A79">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mendeley":{"formattedCitation":"&lt;sup&gt;7&lt;/sup&gt;","plainTextFormattedCitation":"7","previouslyFormattedCitation":"&lt;sup&gt;9&lt;/sup&gt;"},"properties":{"noteIndex":0},"schema":"https://github.com/citation-style-language/schema/raw/master/csl-citation.json"}</w:instrText>
      </w:r>
      <w:r w:rsidR="00052A79">
        <w:fldChar w:fldCharType="separate"/>
      </w:r>
      <w:r w:rsidR="00052A79" w:rsidRPr="00052A79">
        <w:rPr>
          <w:noProof/>
          <w:vertAlign w:val="superscript"/>
        </w:rPr>
        <w:t>7</w:t>
      </w:r>
      <w:r w:rsidR="00052A79">
        <w:fldChar w:fldCharType="end"/>
      </w:r>
      <w:r w:rsidR="00052A79">
        <w:t xml:space="preserve"> Another way that the innervation has been studied is by using radiolabeled </w:t>
      </w:r>
      <w:proofErr w:type="spellStart"/>
      <w:r w:rsidR="00052A79">
        <w:t>metaiodobenzylguanidine</w:t>
      </w:r>
      <w:proofErr w:type="spellEnd"/>
      <w:r w:rsidR="00052A79">
        <w:t xml:space="preserve"> (MIBG), a catecholamine analog. Studies showed that the inferior wall of the LV had less uptake than the anterior region.</w:t>
      </w:r>
      <w:r w:rsidR="00052A79" w:rsidRPr="00052A79">
        <w:t xml:space="preserve"> </w:t>
      </w:r>
      <w:r w:rsidR="00052A79">
        <w:fldChar w:fldCharType="begin" w:fldLock="1"/>
      </w:r>
      <w:r w:rsidR="00052A79">
        <w:instrText>ADDIN CSL_CITATION {"citationItems":[{"id":"ITEM-1","itemData":{"DOI":"10.1007/s003950170004","ISSN":"0300-8428","abstract":"The rich autonomic innervation of the heart plays an important role in modifying cardiovascular function. Recently developed in vivo scintigraphic imaging techniques allow for visualization of the autonomic innervation of the heart. Studies using the modalities have shown heterogeneity of sympathetic innervation in various kinds of pathological conditions as well as normal human heart. The inferioposterior region shows typically less sympathetic innervation than the anterior region. In addition, neuropathic processes appear to commence in inferior-apical regions extending towards the base of the heart. Arrhythmogeneity has been related to the heterogeneous innervation of the heart and heterogeneous uptake of radiolabeled catecholamine analogues, such as I-123 metaiodobenzylguanidine, can be found in patients with arrhythmia. In dilated cardiomyopathy, reduced uptake indicates a poor prognosis which allows risk stratification for patients with heart failure. Heterogeneity of the reinnervation process following heart transplantation has also been investigated. Evidence was found of reinnervation primarily in the basal anterioseptal region and to a lesser degree in the inferioposterior and apical regions. Tracer approaches are uniquely suited to identify regionally altered innervation and provide tools for linking information on cardiac autonomic innervation with other clinical aspects.","author":[{"dropping-particle":"","family":"Momose","given":"Mitsuru","non-dropping-particle":"","parse-names":false,"suffix":""},{"dropping-particle":"","family":"Tyndale-Hines","given":"Leisha","non-dropping-particle":"","parse-names":false,"suffix":""},{"dropping-particle":"","family":"Bengel","given":"Frank Michael","non-dropping-particle":"","parse-names":false,"suffix":""},{"dropping-particle":"","family":"Schwaiger","given":"Markus","non-dropping-particle":"","parse-names":false,"suffix":""}],"container-title":"Basic Research in Cardiology","id":"ITEM-1","issue":"6","issued":{"date-parts":[["2001","12","1"]]},"page":"539-546","title":"How heterogeneous is the cardiac autonomic innervation?","type":"article-journal","volume":"96"},"uris":["http://www.mendeley.com/documents/?uuid=33d82646-c964-3b11-9db8-5fdaa0ff3f13"]},{"id":"ITEM-2","itemData":{"ISSN":"0161-5505","PMID":"8998149","abstract":"UNLABELLED We studied the relationship between myocardial [123I]metaiodobenzylguanidine (MIBG) uptake and autonomic nerve activity in normal subjects. METHODS MIBG scintigraphy and power spectral analysis (PSA) of heart rate variability were performed simultaneously in 15 normal subjects. Anterior planar images and SPECT images were taken at five and two points after the injection of [123I]MIBG, respectively. In 10 of 15 subjects, 201TI myocardial SPECT was performed immediately after MIBG scintigraphy. RESULTS The heart/upper mediastinum MIBG uptake ratio in the planar image obtained at 240 min (r = 0.64, p &lt; 0.01) and the washout rate of MIBG in the heart between 15 min and 240 min (r = 0.51, p &lt; 0.05) showed significant correlation with the percentage of low frequency component of PSA (percent LF), an index of sympathetic nerve activity. Regional MIBG uptake in the inferior wall normalized by individual maximal uptake among all pixels was significantly correlated with the high frequency component of PSA, an index of parasympathetic nerve activity (r = -0.58, p &lt; 0.05) and with mean R-R interval in a resting ECG (r = -0.82, p &lt; 0.001) but did not correlate with percent LF, percent uptake of 201TI in the inferior wall or the liver/heart uptake ratio. CONCLUSION These results indicate that myocardial MIBG uptake correlates with sympathetic nerve activity in normal subjects. Our data indicate that heterogeneous MIBG distribution in the left ventricle is a physiologic rather than artifactual phenomenon and may be related to vagal tone rather than sympathetic nerve activity.","author":[{"dropping-particle":"","family":"Morozumi","given":"Takakazu","non-dropping-particle":"","parse-names":false,"suffix":""},{"dropping-particle":"","family":"Kusuoka","given":"Hideo","non-dropping-particle":"","parse-names":false,"suffix":""},{"dropping-particle":"","family":"Fukuchi","given":"Kazuki","non-dropping-particle":"","parse-names":false,"suffix":""},{"dropping-particle":"","family":"Tani","given":"Akihiro","non-dropping-particle":"","parse-names":false,"suffix":""},{"dropping-particle":"","family":"Uehara","given":"Toshiisa","non-dropping-particle":"","parse-names":false,"suffix":""},{"dropping-particle":"","family":"Matsuda","given":"Shin","non-dropping-particle":"","parse-names":false,"suffix":""},{"dropping-particle":"","family":"Tsujimura","given":"Eiichiro","non-dropping-particle":"","parse-names":false,"suffix":""},{"dropping-particle":"","family":"Ito","given":"Y","non-dropping-particle":"","parse-names":false,"suffix":""},{"dropping-particle":"","family":"Hori","given":"M","non-dropping-particle":"","parse-names":false,"suffix":""},{"dropping-particle":"","family":"Kamada","given":"T","non-dropping-particle":"","parse-names":false,"suffix":""},{"dropping-particle":"","family":"Nishimura","given":"T","non-dropping-particle":"","parse-names":false,"suffix":""}],"container-title":"Journal of nuclear medicine : official publication, Society of Nuclear Medicine","id":"ITEM-2","issue":"1","issued":{"date-parts":[["1997","1"]]},"page":"49-52","title":"Myocardial iodine-123-metaiodobenzylguanidine images and autonomic nerve activity in normal subjects.","type":"article-journal","volume":"38"},"uris":["http://www.mendeley.com/documents/?uuid=770de03a-85c7-4070-9dfc-774b110c2d10"]}],"mendeley":{"formattedCitation":"&lt;sup&gt;8,9&lt;/sup&gt;","plainTextFormattedCitation":"8,9","previouslyFormattedCitation":"&lt;sup&gt;10,11&lt;/sup&gt;"},"properties":{"noteIndex":0},"schema":"https://github.com/citation-style-language/schema/raw/master/csl-citation.json"}</w:instrText>
      </w:r>
      <w:r w:rsidR="00052A79">
        <w:fldChar w:fldCharType="separate"/>
      </w:r>
      <w:r w:rsidR="00052A79" w:rsidRPr="00052A79">
        <w:rPr>
          <w:noProof/>
          <w:vertAlign w:val="superscript"/>
        </w:rPr>
        <w:t>8,9</w:t>
      </w:r>
      <w:r w:rsidR="00052A79">
        <w:fldChar w:fldCharType="end"/>
      </w:r>
      <w:r w:rsidR="00052A79">
        <w:t xml:space="preserve"> In contrast, the inferior LV wall has a higher proportion of vagal afferent neurons.</w:t>
      </w:r>
      <w:r w:rsidR="00052A79">
        <w:fldChar w:fldCharType="begin" w:fldLock="1"/>
      </w:r>
      <w:r w:rsidR="00052A79">
        <w:instrText>ADDIN CSL_CITATION {"citationItems":[{"id":"ITEM-1","itemData":{"DOI":"10.1152/ajpheart.1978.235.2.H188","ISBN":"0002-9513 (Print) 0002-9513 (Linking)","ISSN":"03636135","PMID":"686186","abstract":"The purpose of this study was to determine the relative magnitudes of the reflex effects mediated by sensory endings in the left ventricle activated by intracoronary injection of nicotine or veratridine into left anterior descending (LAD) or circumflex (Cx) coronary arteries in the dog. Injection of nicotine or veratridine into the Cx consistently resulted in larger decreases in heart rate, arterial pressure, and in gracilis perfusion pressure than were observed following injection of the same dose into the LAD. Vagotomy abolished the cardioinhibitory and vasodepressor responses to intracoronary nicotine or veratridine. The weight of left ventricle perfused by LAD or Cx was not different (43.5 +/- 1.65 and 44.5 +/- 2.2 g, respectively. These data indicate that chemical activation of sensory endings with vagal afferents in the inferoposterior left ventricle of the dog results in larger cardionhibitor and vasodepressor responses than result from activation of respects in the anterior left ventricle. Further, these data provide strong evidence that these sensory endings which are chemically activated are preferentially distributed to the inferoposterior left ventricle.","author":[{"dropping-particle":"","family":"Walker","given":"J. L.","non-dropping-particle":"","parse-names":false,"suffix":""},{"dropping-particle":"","family":"Thames","given":"M. D.","non-dropping-particle":"","parse-names":false,"suffix":""},{"dropping-particle":"","family":"Abboud","given":"F. M.","non-dropping-particle":"","parse-names":false,"suffix":""},{"dropping-particle":"","family":"Mark","given":"A. L.","non-dropping-particle":"","parse-names":false,"suffix":""},{"dropping-particle":"","family":"Kloppenstein","given":"H S","non-dropping-particle":"","parse-names":false,"suffix":""}],"container-title":"American Journal of Physiology","id":"ITEM-1","issue":"2","issued":{"date-parts":[["1978","8"]]},"page":"H188-H192","title":"Preferential distribution of inhibitory cardiac receptors in the left ventricle of the dog","type":"article-journal","volume":"235"},"uris":["http://www.mendeley.com/documents/?uuid=4a0663ec-64af-3958-8d05-ca85fe54fb08"]}],"mendeley":{"formattedCitation":"&lt;sup&gt;10&lt;/sup&gt;","plainTextFormattedCitation":"10","previouslyFormattedCitation":"&lt;sup&gt;12&lt;/sup&gt;"},"properties":{"noteIndex":0},"schema":"https://github.com/citation-style-language/schema/raw/master/csl-citation.json"}</w:instrText>
      </w:r>
      <w:r w:rsidR="00052A79">
        <w:fldChar w:fldCharType="separate"/>
      </w:r>
      <w:r w:rsidR="00052A79" w:rsidRPr="00052A79">
        <w:rPr>
          <w:noProof/>
          <w:vertAlign w:val="superscript"/>
        </w:rPr>
        <w:t>10</w:t>
      </w:r>
      <w:r w:rsidR="00052A79">
        <w:fldChar w:fldCharType="end"/>
      </w:r>
      <w:r w:rsidR="00052A79">
        <w:t xml:space="preserve"> </w:t>
      </w:r>
    </w:p>
    <w:p w14:paraId="70F5E603" w14:textId="77777777" w:rsidR="00052A79" w:rsidRDefault="00052A79" w:rsidP="00052A79"/>
    <w:p w14:paraId="34EC0D4E" w14:textId="4D24BC8D" w:rsidR="006601C4" w:rsidRDefault="00052A79" w:rsidP="006601C4">
      <w:r>
        <w:t>The layers of the heart also showed differences in sympathetic density. The highest is in the epicardium, and it decreases reaching towards the endocardium. Within the endocardium, there is a right-to-left decreasing gradient of sympathetic innervation, proportional to the density of cholinergic (vagal nerves).</w:t>
      </w:r>
      <w:r>
        <w:fldChar w:fldCharType="begin" w:fldLock="1"/>
      </w:r>
      <w:r>
        <w:instrText>ADDIN CSL_CITATION {"citationItems":[{"id":"ITEM-1","itemData":{"DOI":"10.1046/j.1469-7580.1999.19530359.x","ISSN":"0021-8782","PMID":"10580851","abstract":"The immunological problems of pig hearts supporting life in human recipients have potentially been solved by transgenic technology. Nevertheless, other problems still remain. Autonomic innervation is important for the control of cardiac dynamics and there is evidence suggesting that some neurons remain intact after transplantation. Previous studies in the human heart have established regional differences in both general autonomic innervation and in its component neural subpopulations. Such studies are lacking in the pig heart. Quantitative immunohistochemical and histochemical techniques were used to demonstrate the pattern of innervation in pig hearts (Sus scrofa). Gradients of immunoreactivity for the general neural marker protein gene product 9.5 were observed both within and between the endocardial, myocardial and epicardial plexuses throughout the 4 cardiac chambers. An extensive ganglionated plexus was observed in the epicardial tissues and, to a lesser extent, in the myocardial tissues. The predominant neural subpopulation displayed acetylcholinesterase activity, throughout the endocardium, myocardium and epicardium. These nerves showed a right to left gradient in density in the endocardial plexus, which was not observed in either the myocardial or epicardial plexuses. A large proportion of nerves in the ganglionated plexus of the atrial epicardial tissues displayed AChE activity, together with their cell bodies. Tyrosine hydroxylase (TH)-immunoreactive nerves were the next most prominent subpopulation throughout the heart. TH-immunoreactive cell bodies were observed in the atrial ganglionated plexuses. Endocardial TH- and NPY-immunoreactive nerves also displayed a right to left gradient in density, whereas in the epicardial tissues they showed a ventricular to atrial gradient. Calcitonin gene-related peptide (CGRP)-immunoreactive nerves were the most abundant peptide-containing subpopulation after those possessing NPY immunoreactivity. They were most abundant in the epicardial tissues of the ventricles. Several important differences were observed between the innervation of the pig heart compared with the human heart. These differences may have implications for the function of donor transgenic pig hearts within human recipients.","author":[{"dropping-particle":"","family":"Crick","given":"S J","non-dropping-particle":"","parse-names":false,"suffix":""},{"dropping-particle":"","family":"Anderson","given":"R H","non-dropping-particle":"","parse-names":false,"suffix":""},{"dropping-particle":"","family":"Ho","given":"S Y","non-dropping-particle":"","parse-names":false,"suffix":""},{"dropping-particle":"","family":"Sheppard","given":"M N","non-dropping-particle":"","parse-names":false,"suffix":""}],"container-title":"Journal of anatomy","id":"ITEM-1","issue":"3","issued":{"date-parts":[["1999","10"]]},"page":"359-73","title":"Localisation and quantitation of autonomic innervation in the porcine heart II: endocardium, myocardium and epicardium.","type":"article-journal","volume":"195 ( Pt 3"},"uris":["http://www.mendeley.com/documents/?uuid=c3d7d82e-db65-31a3-b333-e5f679cb4ce3"]}],"mendeley":{"formattedCitation":"&lt;sup&gt;11&lt;/sup&gt;","plainTextFormattedCitation":"11","previouslyFormattedCitation":"&lt;sup&gt;14&lt;/sup&gt;"},"properties":{"noteIndex":0},"schema":"https://github.com/citation-style-language/schema/raw/master/csl-citation.json"}</w:instrText>
      </w:r>
      <w:r>
        <w:fldChar w:fldCharType="separate"/>
      </w:r>
      <w:r w:rsidRPr="00052A79">
        <w:rPr>
          <w:noProof/>
          <w:vertAlign w:val="superscript"/>
        </w:rPr>
        <w:t>11</w:t>
      </w:r>
      <w:r>
        <w:fldChar w:fldCharType="end"/>
      </w:r>
      <w:r>
        <w:t xml:space="preserve"> Within the epicardium, there is also ventricle-to-atrium decreasing gradient of innervation. Within the ventricles, sympathetic afferent neurons are the main sensory neurons. They are triggered by predominately chemical stimuli, but also by mechanical stimuli.</w:t>
      </w:r>
      <w:r>
        <w:fldChar w:fldCharType="begin" w:fldLock="1"/>
      </w:r>
      <w:r>
        <w:instrText>ADDIN CSL_CITATION {"citationItems":[{"id":"ITEM-1","itemData":{"DOI":"10.1093/cvr/28.8.1218","ISSN":"00086363","PMID":"7525062","abstract":"OBJECTIVE: The aim was to determine the capacity of nodose ganglion afferent neurones with epicardial sensory endings to respond to mechanical and chemical stimuli, in particular to purinergic compounds.\\n\\nMETHODS: Alterations in spontaneous activity generated by epicardial afferent neurones in nodose ganglia in situ of 17 anaesthetised dogs were identified using extracellular recording techniques when mechanical and chemical stimuli were applied to their receptor fields, as well as during brief periods of coronary artery occlusion.\\n\\nRESULTS: 92 cardiac afferent neurones were identified. Localised epicardial distortion modified the activity generated by 34 neurones [0.19(SEM 0.02) to 1.2(0.4) impulses.s-1]. Application of bradykinin, substance P, N6-cyclopentyladenosine or beta, gamma-methylene adenosine 5'-triphosphate to localised epicardial fields altered the activity of 69 neurones. Thus the majority of identified epicardial neurones responded to chemical stimuli alone (63%) as opposed to mechanical stimuli alone (25%), 12% responding to both types of stimuli. Activity was enhanced overall by chemical stimuli from a mean range of 0.1-0.4 to 11.6-13.2 impulses.s-1. Following termination of short lasting chemical as opposed to mechanical stimuli, activity remained increased for up to 45 min. Activity generated by 16 chemosensitive neurones was modified by brief periods of coronary artery occlusion [0.26(0.12)-1.66(0.61) impulses.s-1]; activity increasing further [2.51(0.47) impulses.s-1] during reperfusion periods.\\n\\nCONCLUSIONS: (1) Chemical stimuli induce an order magnitude greater enhancement of activity generated by nodose ganglion cardiac afferent neurones than do mechanical stimuli, such enhancement persisting long after removal of chemical as opposed to mechanical stimuli. Thus qualitative and quantitative differences exists between central neuronal inputs derived from nodose ganglion epicardial afferent neurones sensitive to chemical as opposed to mechanical stimuli. (2) Adenosine and ATP can activate nodose ganglion cardiac afferent neurones.","author":[{"dropping-particle":"","family":"Armour","given":"J A","non-dropping-particle":"","parse-names":false,"suffix":""},{"dropping-particle":"","family":"Huang","given":"M H","non-dropping-particle":"","parse-names":false,"suffix":""},{"dropping-particle":"","family":"Pelleg","given":"A","non-dropping-particle":"","parse-names":false,"suffix":""},{"dropping-particle":"","family":"Sylvén","given":"C.","non-dropping-particle":"","parse-names":false,"suffix":""}],"container-title":"Cardiovascular Research","id":"ITEM-1","issue":"8","issued":{"date-parts":[["1994","8","1"]]},"page":"1218-1225","publisher":"Oxford University Press","title":"Responsiveness of in situ canine nodose ganglion afferent neurones to epicardial mechanical or chemical stimuli","type":"article-journal","volume":"28"},"uris":["http://www.mendeley.com/documents/?uuid=9d8aacd3-89c5-431c-adfb-eaae97dca201"]}],"mendeley":{"formattedCitation":"&lt;sup&gt;12&lt;/sup&gt;","plainTextFormattedCitation":"12","previouslyFormattedCitation":"&lt;sup&gt;15&lt;/sup&gt;"},"properties":{"noteIndex":0},"schema":"https://github.com/citation-style-language/schema/raw/master/csl-citation.json"}</w:instrText>
      </w:r>
      <w:r>
        <w:fldChar w:fldCharType="separate"/>
      </w:r>
      <w:r w:rsidRPr="00052A79">
        <w:rPr>
          <w:noProof/>
          <w:vertAlign w:val="superscript"/>
        </w:rPr>
        <w:t>12</w:t>
      </w:r>
      <w:r>
        <w:fldChar w:fldCharType="end"/>
      </w:r>
      <w:r>
        <w:t xml:space="preserve"> </w:t>
      </w:r>
    </w:p>
    <w:p w14:paraId="5EC72C9F" w14:textId="77777777" w:rsidR="006601C4" w:rsidRDefault="006601C4" w:rsidP="006601C4"/>
    <w:p w14:paraId="3098018B" w14:textId="77777777" w:rsidR="00070792" w:rsidRPr="00070792" w:rsidRDefault="00070792" w:rsidP="007351F6"/>
    <w:p w14:paraId="19EBEBE2" w14:textId="77777777" w:rsidR="00AB6627" w:rsidRDefault="00FC103C" w:rsidP="007351F6">
      <w:pPr>
        <w:pStyle w:val="Heading1"/>
      </w:pPr>
      <w:r>
        <w:br w:type="column"/>
      </w:r>
      <w:r w:rsidR="00AB6627">
        <w:lastRenderedPageBreak/>
        <w:t>VENTRICULAR FIBRILLATORY THRESHOLD</w:t>
      </w:r>
    </w:p>
    <w:p w14:paraId="4014B206" w14:textId="77777777" w:rsidR="00AB6627" w:rsidRDefault="00AB6627" w:rsidP="007351F6">
      <w:pPr>
        <w:pStyle w:val="Heading1"/>
      </w:pPr>
    </w:p>
    <w:p w14:paraId="11C3C6F3" w14:textId="77777777" w:rsidR="00AB6627" w:rsidRDefault="00AB6627" w:rsidP="00AB6627">
      <w:pPr>
        <w:pStyle w:val="ListParagraph"/>
        <w:numPr>
          <w:ilvl w:val="0"/>
          <w:numId w:val="21"/>
        </w:numPr>
      </w:pPr>
      <w:r>
        <w:t xml:space="preserve">Ventricular </w:t>
      </w:r>
      <w:proofErr w:type="spellStart"/>
      <w:r>
        <w:t>fibrillatory</w:t>
      </w:r>
      <w:proofErr w:type="spellEnd"/>
      <w:r>
        <w:t xml:space="preserve"> threshold</w:t>
      </w:r>
    </w:p>
    <w:p w14:paraId="1EB409A8" w14:textId="77777777" w:rsidR="00AB6627" w:rsidRDefault="00AB6627" w:rsidP="00AB6627">
      <w:pPr>
        <w:pStyle w:val="ListParagraph"/>
        <w:numPr>
          <w:ilvl w:val="1"/>
          <w:numId w:val="21"/>
        </w:numPr>
      </w:pPr>
      <w:r>
        <w:t>Pertinent history of SCD</w:t>
      </w:r>
    </w:p>
    <w:p w14:paraId="7BE34067" w14:textId="77777777" w:rsidR="00AB6627" w:rsidRDefault="00AB6627" w:rsidP="00AB6627">
      <w:pPr>
        <w:pStyle w:val="ListParagraph"/>
        <w:numPr>
          <w:ilvl w:val="2"/>
          <w:numId w:val="21"/>
        </w:numPr>
      </w:pPr>
      <w:r>
        <w:t>SCD occurs with increased sympathetic tone</w:t>
      </w:r>
    </w:p>
    <w:p w14:paraId="582AAF78" w14:textId="77777777" w:rsidR="00AB6627" w:rsidRDefault="00AB6627" w:rsidP="00AB6627">
      <w:pPr>
        <w:pStyle w:val="ListParagraph"/>
        <w:numPr>
          <w:ilvl w:val="3"/>
          <w:numId w:val="21"/>
        </w:numPr>
      </w:pPr>
      <w:r>
        <w:t>Historical studies about emotional and stress triggers</w:t>
      </w:r>
    </w:p>
    <w:p w14:paraId="789A78C4" w14:textId="77777777" w:rsidR="00AB6627" w:rsidRDefault="00AB6627" w:rsidP="00AB6627">
      <w:pPr>
        <w:pStyle w:val="ListParagraph"/>
        <w:numPr>
          <w:ilvl w:val="2"/>
          <w:numId w:val="21"/>
        </w:numPr>
      </w:pPr>
      <w:proofErr w:type="spellStart"/>
      <w:r>
        <w:t>Lown</w:t>
      </w:r>
      <w:proofErr w:type="spellEnd"/>
      <w:r>
        <w:t xml:space="preserve"> et al showed increased SNS leads to VT/VF in humans</w:t>
      </w:r>
    </w:p>
    <w:p w14:paraId="5917DFCD" w14:textId="77777777" w:rsidR="00AB6627" w:rsidRDefault="00AB6627" w:rsidP="00AB6627">
      <w:pPr>
        <w:pStyle w:val="ListParagraph"/>
        <w:numPr>
          <w:ilvl w:val="2"/>
          <w:numId w:val="21"/>
        </w:numPr>
      </w:pPr>
      <w:r>
        <w:t>Increased PVC during times of stress and increased SNS activity in human recordings</w:t>
      </w:r>
    </w:p>
    <w:p w14:paraId="03F1AB32" w14:textId="77777777" w:rsidR="00AB6627" w:rsidRDefault="00AB6627" w:rsidP="00AB6627">
      <w:pPr>
        <w:pStyle w:val="ListParagraph"/>
        <w:numPr>
          <w:ilvl w:val="2"/>
          <w:numId w:val="21"/>
        </w:numPr>
      </w:pPr>
      <w:r>
        <w:t>VF threshold is modulated by different factors (mainly SNS activity)</w:t>
      </w:r>
    </w:p>
    <w:p w14:paraId="694149F8" w14:textId="77777777" w:rsidR="00AB6627" w:rsidRDefault="00AB6627" w:rsidP="00AB6627">
      <w:pPr>
        <w:pStyle w:val="ListParagraph"/>
        <w:numPr>
          <w:ilvl w:val="3"/>
          <w:numId w:val="21"/>
        </w:numPr>
      </w:pPr>
      <w:r>
        <w:t>Increased likelihood of ventricular dysrhythmias of the heart</w:t>
      </w:r>
    </w:p>
    <w:p w14:paraId="08BFA0C3" w14:textId="77777777" w:rsidR="00AB6627" w:rsidRDefault="00AB6627" w:rsidP="00AB6627">
      <w:pPr>
        <w:pStyle w:val="ListParagraph"/>
        <w:numPr>
          <w:ilvl w:val="1"/>
          <w:numId w:val="21"/>
        </w:numPr>
      </w:pPr>
      <w:r>
        <w:t>Normal effects of sympathetic tone through stellate ganglia stimulation</w:t>
      </w:r>
    </w:p>
    <w:p w14:paraId="3A87215F" w14:textId="77777777" w:rsidR="00AB6627" w:rsidRDefault="00AB6627" w:rsidP="00AB6627">
      <w:pPr>
        <w:pStyle w:val="ListParagraph"/>
        <w:numPr>
          <w:ilvl w:val="2"/>
          <w:numId w:val="21"/>
        </w:numPr>
      </w:pPr>
      <w:r>
        <w:t xml:space="preserve">Increased SNS (e.g. stellate stimulation) leads to increased </w:t>
      </w:r>
      <w:proofErr w:type="spellStart"/>
      <w:r>
        <w:t>inotropy</w:t>
      </w:r>
      <w:proofErr w:type="spellEnd"/>
      <w:r>
        <w:t>/</w:t>
      </w:r>
      <w:proofErr w:type="spellStart"/>
      <w:r>
        <w:t>lusitropy</w:t>
      </w:r>
      <w:proofErr w:type="spellEnd"/>
    </w:p>
    <w:p w14:paraId="6D180CC1" w14:textId="77777777" w:rsidR="00AB6627" w:rsidRDefault="00AB6627" w:rsidP="00AB6627">
      <w:pPr>
        <w:pStyle w:val="ListParagraph"/>
        <w:numPr>
          <w:ilvl w:val="2"/>
          <w:numId w:val="21"/>
        </w:numPr>
      </w:pPr>
      <w:r>
        <w:t xml:space="preserve">RSG stimulation leads to increased SA firing, thus increased </w:t>
      </w:r>
      <w:proofErr w:type="spellStart"/>
      <w:r>
        <w:t>chronotropy</w:t>
      </w:r>
      <w:proofErr w:type="spellEnd"/>
      <w:r>
        <w:t>/</w:t>
      </w:r>
      <w:proofErr w:type="spellStart"/>
      <w:r>
        <w:t>dromotropy</w:t>
      </w:r>
      <w:proofErr w:type="spellEnd"/>
    </w:p>
    <w:p w14:paraId="4EAE40BF" w14:textId="0DF6CA50" w:rsidR="00AB6627" w:rsidRDefault="00AB6627" w:rsidP="00AB6627">
      <w:pPr>
        <w:pStyle w:val="ListParagraph"/>
        <w:numPr>
          <w:ilvl w:val="2"/>
          <w:numId w:val="21"/>
        </w:numPr>
      </w:pPr>
      <w:r>
        <w:t>Increased stimulation leads to increased episodes of VT/VF (excluding effects of ischemia)</w:t>
      </w:r>
    </w:p>
    <w:p w14:paraId="4FBC1A41" w14:textId="5A3C240A" w:rsidR="00AB6627" w:rsidRDefault="00AB6627" w:rsidP="00AB6627"/>
    <w:p w14:paraId="4ACD8DC8" w14:textId="77777777" w:rsidR="006601C4" w:rsidRDefault="006601C4" w:rsidP="006601C4">
      <w:pPr>
        <w:pStyle w:val="ListParagraph"/>
        <w:widowControl w:val="0"/>
        <w:numPr>
          <w:ilvl w:val="2"/>
          <w:numId w:val="13"/>
        </w:numPr>
        <w:autoSpaceDE w:val="0"/>
        <w:autoSpaceDN w:val="0"/>
        <w:adjustRightInd w:val="0"/>
        <w:ind w:left="720"/>
      </w:pPr>
      <w:r>
        <w:t>Paroxysmal atrial fibrillation (</w:t>
      </w:r>
      <w:proofErr w:type="spellStart"/>
      <w:r>
        <w:t>pAF</w:t>
      </w:r>
      <w:proofErr w:type="spellEnd"/>
      <w:r>
        <w:t>)</w:t>
      </w:r>
    </w:p>
    <w:p w14:paraId="4AC50C05" w14:textId="708666BD" w:rsidR="006601C4" w:rsidRDefault="006601C4" w:rsidP="006601C4">
      <w:pPr>
        <w:pStyle w:val="ListParagraph"/>
        <w:widowControl w:val="0"/>
        <w:numPr>
          <w:ilvl w:val="3"/>
          <w:numId w:val="13"/>
        </w:numPr>
        <w:autoSpaceDE w:val="0"/>
        <w:autoSpaceDN w:val="0"/>
        <w:adjustRightInd w:val="0"/>
        <w:ind w:left="1440"/>
      </w:pPr>
      <w:proofErr w:type="spellStart"/>
      <w:proofErr w:type="gramStart"/>
      <w:r>
        <w:t>pAF</w:t>
      </w:r>
      <w:proofErr w:type="spellEnd"/>
      <w:proofErr w:type="gramEnd"/>
      <w:r>
        <w:t xml:space="preserve"> induced by initial adrenergic surge, followed by vagal predominance. </w:t>
      </w:r>
      <w:r>
        <w:fldChar w:fldCharType="begin" w:fldLock="1"/>
      </w:r>
      <w:r w:rsidR="00052A79">
        <w:instrText>ADDIN CSL_CITATION {"citationItems":[{"id":"ITEM-1","itemData":{"ISSN":"1524-4539","PMID":"12057990","abstract":"BACKGROUND Mechanisms favoring the occurrence of paroxysmal atrial fibrillation (PAF) are complex and poorly defined. This study was designed to analyze dynamic changes in autonomic tone preceding the onset of PAF in a large group of patients. METHODS AND RESULTS Holter tapes from 77 unselected consecutive patients (63 men and 14 women aged 58+/-12 years) with PAF were analyzed. A total of 147 episodes of sustained AF (&gt;30 minutes) were recorded and submitted to time-domain and frequency-domain heart rate variability analyses; 6 periods were studied using repeated measures ANOVA: the 24-hour period, the hour preceding PAF, and the 20 minutes before PAF divided into four 5-minute periods. In the time-domain analyses, a linear decrease in mean RR interval from 925+/-16 to 906+/-16 ms (P&lt;0.0002) was observed before the onset of PAF, together with a significant increase in the standard deviation of NN intervals from 65+/-4 to 70+/-4 ms (P&lt;0.02). In the frequency-domain analyses, a significant increase in high-frequency (HF, HF-NU) components was observed before PAF (P&lt;0.001 and P&lt;0.0001, respectively), together with a progressive decrease in low-frequency components (LF, LF-NU) (P&lt;0.0001 and P&lt;0.004, respectively). The low/high frequency ratio showed a linear increase until 10 minutes before PAF, followed by a sharp decrease immediately before PAF, suggesting a primary increase in adrenergic tone followed by a marked modulation toward vagal predominance. No difference was observed in these heart rate variability changes between patients with \"lone\" PAF and patients with structural heart disease. CONCLUSIONS The occurrence of PAF greatly depends on variations of the autonomic tone, with a primary increase in adrenergic tone followed by an abrupt shift toward vagal predominance.","author":[{"dropping-particle":"","family":"Bettoni","given":"Marco","non-dropping-particle":"","parse-names":false,"suffix":""},{"dropping-particle":"","family":"Zimmermann","given":"Marc","non-dropping-particle":"","parse-names":false,"suffix":""}],"container-title":"Circulation","id":"ITEM-1","issue":"23","issued":{"date-parts":[["2002","6","11"]]},"page":"2753-9","title":"Autonomic tone variations before the onset of paroxysmal atrial fibrillation.","type":"article-journal","volume":"105"},"uris":["http://www.mendeley.com/documents/?uuid=95642c86-52a4-34f7-a5fa-575ef2456e4a"]},{"id":"ITEM-2","itemData":{"ISSN":"1045-3873","PMID":"12875412","abstract":"INTRODUCTION Previous studies have suggested that paroxysmal atrial fibrillation (PAF) of vagal origin often occurs at night and PAF of sympathetic origin occurs during the daytime; however, autonomic tone after spontaneous termination of PAF has not been determined. The aim of this study was to evaluate by heart rate variability (HRV) analysis the relationship between the time of PAF onset and autonomic tone before and after PAF. METHODS AND RESULTS Twenty-three patients (65 +/- 2 years) who underwent 24-hour ambulatory monitoring, had one or more episodes of PAF (&gt;30 min), and had maintained normal sinus rhythm for &gt;60 min before/after PAF were enrolled in this study. Mean duration of PAF was 6.2 +/- 1.2 hours. HRV parameters were analyzed in a 10-minutes section at 60 minutes, 20 minutes, and immediately before the onset of PAF and after its termination. PAF began at night in 14 patients (group N) and during the daytime in 9 patients (group D). In group N, the high-frequency (HF) component and low-frequency (LF) component showed a significant decrease after PAF; PAF was preceded by a gradual increase in HF and LF. Changes in the LF/HF ratio, however, did not occur before or after PAF. Conversely, group D showed a significant increase in the LF/HF ratio before PAF and a decrease in LF and the LF/HF ratio after PAF, but no changes in HF. These changes in HRV parameters were not influenced by the duration or termination time of PAF. CONCLUSION This study suggests that the autonomic nervous system plays an important role in both the initiation and termination of PAF. Furthermore, the time of PAF onset influences the autonomic tone at the initiation and termination of PAF.","author":[{"dropping-particle":"","family":"Tomita","given":"Takeshi","non-dropping-particle":"","parse-names":false,"suffix":""},{"dropping-particle":"","family":"Takei","given":"Manabu","non-dropping-particle":"","parse-names":false,"suffix":""},{"dropping-particle":"","family":"Saikawa","given":"Yuko","non-dropping-particle":"","parse-names":false,"suffix":""},{"dropping-particle":"","family":"Hanaoka","given":"Takeshi","non-dropping-particle":"","parse-names":false,"suffix":""},{"dropping-particle":"","family":"Uchikawa","given":"Shin-Ichiroh","non-dropping-particle":"","parse-names":false,"suffix":""},{"dropping-particle":"","family":"Tsutsui","given":"Hiroshi","non-dropping-particle":"","parse-names":false,"suffix":""},{"dropping-particle":"","family":"Aruga","given":"Masakazu","non-dropping-particle":"","parse-names":false,"suffix":""},{"dropping-particle":"","family":"Miyashita","given":"Toyohisa","non-dropping-particle":"","parse-names":false,"suffix":""},{"dropping-particle":"","family":"Yazaki","given":"Yoshikazu","non-dropping-particle":"","parse-names":false,"suffix":""},{"dropping-particle":"","family":"Imamura","given":"Hiroshi","non-dropping-particle":"","parse-names":false,"suffix":""},{"dropping-particle":"","family":"Kinoshita","given":"Osamu","non-dropping-particle":"","parse-names":false,"suffix":""},{"dropping-particle":"","family":"Owa","given":"Mafumi","non-dropping-particle":"","parse-names":false,"suffix":""},{"dropping-particle":"","family":"Kubo","given":"Keishi","non-dropping-particle":"","parse-names":false,"suffix":""}],"container-title":"Journal of cardiovascular electrophysiology","id":"ITEM-2","issue":"6","issued":{"date-parts":[["2003","6"]]},"page":"559-64","title":"Role of autonomic tone in the initiation and termination of paroxysmal atrial fibrillation in patients without structural heart disease.","type":"article-journal","volume":"14"},"uris":["http://www.mendeley.com/documents/?uuid=4a623d5d-2175-37e0-b678-ae0f6c0e61e8"]}],"mendeley":{"formattedCitation":"&lt;sup&gt;13,14&lt;/sup&gt;","plainTextFormattedCitation":"13,14","previouslyFormattedCitation":"(Bettoni &amp; Zimmermann, 2002; Tomita et al., 2003)"},"properties":{"noteIndex":0},"schema":"https://github.com/citation-style-language/schema/raw/master/csl-citation.json"}</w:instrText>
      </w:r>
      <w:r>
        <w:fldChar w:fldCharType="separate"/>
      </w:r>
      <w:r w:rsidR="00052A79" w:rsidRPr="00052A79">
        <w:rPr>
          <w:noProof/>
          <w:vertAlign w:val="superscript"/>
        </w:rPr>
        <w:t>13,14</w:t>
      </w:r>
      <w:r>
        <w:fldChar w:fldCharType="end"/>
      </w:r>
      <w:r>
        <w:t xml:space="preserve"> Mediated by increased PV firing from tachycardia-pause initiations which lead to increased EAD. </w:t>
      </w:r>
      <w:r>
        <w:fldChar w:fldCharType="begin" w:fldLock="1"/>
      </w:r>
      <w:r w:rsidR="00052A79">
        <w:instrText>ADDIN CSL_CITATION {"citationItems":[{"id":"ITEM-1","itemData":{"DOI":"10.1111/j.1540-8167.2007.00909.x","ISSN":"1540-8167","PMID":"17655663","abstract":"INTRODUCTION Rapid firing originating within pulmonary veins (PVs) initiates atrial fibrillation (AF). The following studies were performed to evaluate spontaneous PV firing in patients with AF to distinguish focal versus reentrant mechanisms. METHODS Intracardiac recordings were obtained in 18 patients demonstrating paroxysmal AF. Microelectrode (ME) recordings were obtained from superfused canine PV sleeves (N = 48). RESULTS Spontaneous PV firing (566 +/- 16 bpm; 127 +/- 6 ms cycle length) giving rise to AF (52 episodes) was observed. Tachycardia-pause initiation was present in 132 of 200 episodes of rapid PV firing and 34 of 52 AF episodes. The pause cycle length preceding PV firing was 1,039 +/- 86 ms following tachycardia (420 +/- 40 ms cycle length). The remaining episodes were initiated following a 702 +/- 32 ms pause during sinus rhythm (588 +/- 63 ms). Spontaneous firing recorded with a multipolar mapping catheter did not detect electrical activity bridging the diastolic interval between the initial ectopic and preceding post-pause sinus beat. Tachycardia-pause initiated PV firing (138 +/- 7 ms coupling interval) in patients correlated with tachycardia-pause enhanced isometric force, early afterdepolarization (EAD) amplitude, and triggered firing within canine PVs. Rapid firing (1,172 +/- 134 bpm; 51 +/- 8 ms cycle length) following an abbreviated coupling interval (69 +/- 12 ms) was initiated in 13 of 18 canine PVs following tachycardia-pause pacing during norepinephrine + acetylcholine superfusion. Stimulation selectively activating local autonomic nerve terminals facilitated tachycardia-pause triggered firing in canine PVs (5 of 15 vs 0 of 15; P &lt; 0.05). CONCLUSIONS The studies demonstrate (1) tachycardia-pause initiation of rapid, short-coupled PV firing in AF patients and (2) tachycardia-pause facilitation of isometric force, EAD formation, and autonomic-dependent triggered firing within canine PVs, suggestive of a common arrhythmia mechanism.","author":[{"dropping-particle":"","family":"Patterson","given":"Eugene","non-dropping-particle":"","parse-names":false,"suffix":""},{"dropping-particle":"","family":"Jackman","given":"Warren M","non-dropping-particle":"","parse-names":false,"suffix":""},{"dropping-particle":"","family":"Beckman","given":"Karen J","non-dropping-particle":"","parse-names":false,"suffix":""},{"dropping-particle":"","family":"Lazzara","given":"Ralph","non-dropping-particle":"","parse-names":false,"suffix":""},{"dropping-particle":"","family":"Lockwood","given":"Deborah","non-dropping-particle":"","parse-names":false,"suffix":""},{"dropping-particle":"","family":"Scherlag","given":"Benjamin J","non-dropping-particle":"","parse-names":false,"suffix":""},{"dropping-particle":"","family":"Wu","given":"Richard","non-dropping-particle":"","parse-names":false,"suffix":""},{"dropping-particle":"","family":"Po","given":"Sunny","non-dropping-particle":"","parse-names":false,"suffix":""}],"container-title":"Journal of cardiovascular electrophysiology","id":"ITEM-1","issue":"10","issued":{"date-parts":[["2007","9"]]},"page":"1067-75","title":"Spontaneous pulmonary vein firing in man: relationship to tachycardia-pause early afterdepolarizations and triggered arrhythmia in canine pulmonary veins in vitro.","type":"article-journal","volume":"18"},"uris":["http://www.mendeley.com/documents/?uuid=c3a4b086-8bdd-32a2-a696-629ab3cc89b3"]}],"mendeley":{"formattedCitation":"&lt;sup&gt;15&lt;/sup&gt;","plainTextFormattedCitation":"15","previouslyFormattedCitation":"(Patterson et al., 2007)"},"properties":{"noteIndex":0},"schema":"https://github.com/citation-style-language/schema/raw/master/csl-citation.json"}</w:instrText>
      </w:r>
      <w:r>
        <w:fldChar w:fldCharType="separate"/>
      </w:r>
      <w:r w:rsidR="00052A79" w:rsidRPr="00052A79">
        <w:rPr>
          <w:noProof/>
          <w:vertAlign w:val="superscript"/>
        </w:rPr>
        <w:t>15</w:t>
      </w:r>
      <w:r>
        <w:fldChar w:fldCharType="end"/>
      </w:r>
    </w:p>
    <w:p w14:paraId="046AF7E8" w14:textId="77777777" w:rsidR="006601C4" w:rsidRDefault="006601C4" w:rsidP="006601C4">
      <w:pPr>
        <w:pStyle w:val="ListParagraph"/>
        <w:widowControl w:val="0"/>
        <w:numPr>
          <w:ilvl w:val="3"/>
          <w:numId w:val="13"/>
        </w:numPr>
        <w:autoSpaceDE w:val="0"/>
        <w:autoSpaceDN w:val="0"/>
        <w:adjustRightInd w:val="0"/>
        <w:ind w:left="1440"/>
      </w:pPr>
      <w:r>
        <w:t xml:space="preserve">Extrinsic cardiac (EC) after </w:t>
      </w:r>
    </w:p>
    <w:p w14:paraId="16B53BD3" w14:textId="77777777" w:rsidR="006601C4" w:rsidRDefault="006601C4" w:rsidP="006601C4">
      <w:pPr>
        <w:pStyle w:val="ListParagraph"/>
        <w:widowControl w:val="0"/>
        <w:numPr>
          <w:ilvl w:val="2"/>
          <w:numId w:val="13"/>
        </w:numPr>
        <w:autoSpaceDE w:val="0"/>
        <w:autoSpaceDN w:val="0"/>
        <w:adjustRightInd w:val="0"/>
        <w:ind w:left="720"/>
      </w:pPr>
      <w:r>
        <w:t>VT/VF</w:t>
      </w:r>
    </w:p>
    <w:p w14:paraId="41C4DE80" w14:textId="420A0438" w:rsidR="006601C4" w:rsidRDefault="006601C4" w:rsidP="006601C4">
      <w:pPr>
        <w:pStyle w:val="ListParagraph"/>
        <w:widowControl w:val="0"/>
        <w:numPr>
          <w:ilvl w:val="3"/>
          <w:numId w:val="13"/>
        </w:numPr>
        <w:autoSpaceDE w:val="0"/>
        <w:autoSpaceDN w:val="0"/>
        <w:adjustRightInd w:val="0"/>
        <w:ind w:left="1440"/>
      </w:pPr>
      <w:r>
        <w:t>Stimulation of the stellate ganglion in canine models had increased chance of causing ventricular fibrillation particularly after coronary occlusion.</w:t>
      </w:r>
      <w:r>
        <w:fldChar w:fldCharType="begin" w:fldLock="1"/>
      </w:r>
      <w:r w:rsidR="00052A79">
        <w:instrText>ADDIN CSL_CITATION {"citationItems":[{"id":"ITEM-1","itemData":{"DOI":"10.1016/S0022-0736(71)80048-1","ISSN":"00220736","PMID":"5559849","abstract":"Stimulation of the left ansa subclavia before and after occlusion of the anterior descending artery of the dog's heart has produced significantly greater ventricular arrhythmia responses in the post-occlusion trials than in trials before occlusion. Data are presented from two series of acute experiments, Series 1 an[@Harrisd Series 2 which include findings from 11 and 16 dogs, respectively. The experiments of the two series differed in types of electrical stimuli used and in elapsed time between occlusion of the artery and the first post-occlusion stimulation. All stimulations were applied when sinus rhythm was complete and no premature beats had occurred within a specified preceding duration. The arrhythmia responses in Series 1 were more intense (except that ventricular fibrillations were equal) and more prolonged than in Series 2. Reasons are discussed but not yet clear. The increased ventricular arrhythmia response persists strongly 5 days after occlusion. Propranolol, 0.5 mg/kg, blocked the arrhythmia response to sympathetic nerve stimulation completely during a period of 45-60 min after injection, but no blockade was apparent after 80 min. Possible mechanisms of origin of the induced arrhythmias were considered and evidence presented to indicate that individually generated discharges in ectopic pacemakers produced the arrhythmia in parts of the records and that reentry was the mechanism in other parts, particularly during approach to onset of ventricular fibrillation. The demonstration that brief periods of stimulation of sympathetic nerve strands to dog's hearts after coronary occlusion can produce ventricular arrhythmias of all degrees of severity including ventricular fibrillation suggests that emotional excitation of a myocardial infarction patient may induce similar ventricular arrhythmias and thereby place life in jeopardy. © 1971.","author":[{"dropping-particle":"","family":"Harris","given":"A Sidney","non-dropping-particle":"","parse-names":false,"suffix":""},{"dropping-particle":"","family":"Otero","given":"Humberto","non-dropping-particle":"","parse-names":false,"suffix":""},{"dropping-particle":"","family":"Bocage","given":"Albert J","non-dropping-particle":"","parse-names":false,"suffix":""}],"container-title":"Journal of Electrocardiology","id":"ITEM-1","issue":"1","issued":{"date-parts":[["1971"]]},"page":"34-43","title":"The induction of arrhythmias by sympathetic activity before and after occlusion of a coronary artery in the canine heart","type":"article-journal","volume":"4"},"uris":["http://www.mendeley.com/documents/?uuid=7038eb4b-cc14-492c-b881-3b80324a6170"]}],"mendeley":{"formattedCitation":"&lt;sup&gt;16&lt;/sup&gt;","plainTextFormattedCitation":"16","previouslyFormattedCitation":"(Harris, Otero, &amp; Bocage, 1971)"},"properties":{"noteIndex":0},"schema":"https://github.com/citation-style-language/schema/raw/master/csl-citation.json"}</w:instrText>
      </w:r>
      <w:r>
        <w:fldChar w:fldCharType="separate"/>
      </w:r>
      <w:r w:rsidR="00052A79" w:rsidRPr="00052A79">
        <w:rPr>
          <w:noProof/>
          <w:vertAlign w:val="superscript"/>
        </w:rPr>
        <w:t>16</w:t>
      </w:r>
      <w:r>
        <w:fldChar w:fldCharType="end"/>
      </w:r>
      <w:r>
        <w:t xml:space="preserve"> Stellate ganglion thought to be carrying efferent sympathetic fibers. After stellate </w:t>
      </w:r>
      <w:proofErr w:type="spellStart"/>
      <w:r>
        <w:t>ganglionectomy</w:t>
      </w:r>
      <w:proofErr w:type="spellEnd"/>
      <w:r>
        <w:t xml:space="preserve">, the VF threshold increased to 11% from 31% (compared to control VF rate). </w:t>
      </w:r>
      <w:r>
        <w:fldChar w:fldCharType="begin" w:fldLock="1"/>
      </w:r>
      <w:r w:rsidR="00052A79">
        <w:instrText>ADDIN CSL_CITATION {"citationItems":[{"id":"ITEM-1","itemData":{"DOI":"10.1016/0002-9149(75)90866-8","ISBN":"0002-9149","ISSN":"00029149","PMID":"1146697","abstract":"The effects of increased and decreased cardiac sympathetic tone and coronary occlusion on ventricular fibrillation threshold were determined in 14 open chest dogs anesthetized with sodium pentobarbital. Heart rate was kept constant by pacing the right atrium at cycle lengths of 500 msec. Ventricular fibrillation threshold was measured by delivering 350 msec trains of constant current stimuli with a frequency of 100 hertz and 2 msec duration. The minimal current of the train that induced fibrillation was taken as the ventricular fibrillation threshold. In seven animals, the effects of stellate stimulation were studied. Ventricular fibrillation threshold was measured during control periods, after 2 minutes of coronary occlusion, after 2 minutes of stellate stimulation and after 2 minutes of stellate stimulation and coronary occlusion. Coronary occlusion alone decreased ventricular fibrillation threshold an average of 35 percent of control values and stellate stimulation alone decreased the threshold an average of 42 percent of control values. The combination of both these Interventions decreased ventricular fibrillation threshold an average of 63 percent of control values. The effects of stellate ablation were studied in seven animals. Ventricular fibrillation threshold was measured during control periods, and during coronary occlusion before and after stellate ganglionectomy. Stellectomy increased the threshold an average of 31 percent above control values. After stellectomy, coronary occlusion decreased ventricular fibrillation threshold by only 11 percent of control values, a value 26 percent higher than the threshold during coronary occlusion before stellectomy. These findings may have therapeutic implications for the management of arrhythmias in patients with acute myocardial infarction or some forms of central nervous system disease. © 1975.","author":[{"dropping-particle":"","family":"Kliks","given":"Bernard R","non-dropping-particle":"","parse-names":false,"suffix":""},{"dropping-particle":"","family":"Burgess","given":"Mary Jo","non-dropping-particle":"","parse-names":false,"suffix":""},{"dropping-particle":"","family":"Abildskov","given":"J A","non-dropping-particle":"","parse-names":false,"suffix":""}],"container-title":"The American Journal of Cardiology","id":"ITEM-1","issue":"1","issued":{"date-parts":[["1975","7"]]},"page":"45-49","title":"Influence of sympathetic tone on ventricular fibrillation threshold during experimental coronary occlusion","type":"article-journal","volume":"36"},"uris":["http://www.mendeley.com/documents/?uuid=5e582ae5-b090-4199-82a6-720162c6e0fc"]}],"mendeley":{"formattedCitation":"&lt;sup&gt;17&lt;/sup&gt;","plainTextFormattedCitation":"17","previouslyFormattedCitation":"(Kliks, Burgess, &amp; Abildskov, 1975)"},"properties":{"noteIndex":0},"schema":"https://github.com/citation-style-language/schema/raw/master/csl-citation.json"}</w:instrText>
      </w:r>
      <w:r>
        <w:fldChar w:fldCharType="separate"/>
      </w:r>
      <w:r w:rsidR="00052A79" w:rsidRPr="00052A79">
        <w:rPr>
          <w:noProof/>
          <w:vertAlign w:val="superscript"/>
        </w:rPr>
        <w:t>17</w:t>
      </w:r>
      <w:r>
        <w:fldChar w:fldCharType="end"/>
      </w:r>
      <w:r>
        <w:t xml:space="preserve"> Unilateral </w:t>
      </w:r>
      <w:proofErr w:type="spellStart"/>
      <w:r>
        <w:t>stellectomy</w:t>
      </w:r>
      <w:proofErr w:type="spellEnd"/>
      <w:r>
        <w:t xml:space="preserve"> may have compensatory contralateral activation, and then are agonized by vagal activity.</w:t>
      </w:r>
      <w:r>
        <w:fldChar w:fldCharType="begin" w:fldLock="1"/>
      </w:r>
      <w:r w:rsidR="00052A79">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mendeley":{"formattedCitation":"&lt;sup&gt;18&lt;/sup&gt;","plainTextFormattedCitation":"18","previouslyFormattedCitation":"(Schwartz, Verrier, &amp; Lown, 1977)"},"properties":{"noteIndex":0},"schema":"https://github.com/citation-style-language/schema/raw/master/csl-citation.json"}</w:instrText>
      </w:r>
      <w:r>
        <w:fldChar w:fldCharType="separate"/>
      </w:r>
      <w:r w:rsidR="00052A79" w:rsidRPr="00052A79">
        <w:rPr>
          <w:noProof/>
          <w:vertAlign w:val="superscript"/>
        </w:rPr>
        <w:t>18</w:t>
      </w:r>
      <w:r>
        <w:fldChar w:fldCharType="end"/>
      </w:r>
    </w:p>
    <w:p w14:paraId="3898ADF7" w14:textId="77777777" w:rsidR="006601C4" w:rsidRDefault="006601C4" w:rsidP="006601C4">
      <w:pPr>
        <w:pStyle w:val="ListParagraph"/>
        <w:widowControl w:val="0"/>
        <w:numPr>
          <w:ilvl w:val="2"/>
          <w:numId w:val="13"/>
        </w:numPr>
        <w:autoSpaceDE w:val="0"/>
        <w:autoSpaceDN w:val="0"/>
        <w:adjustRightInd w:val="0"/>
        <w:ind w:left="720"/>
      </w:pPr>
      <w:r>
        <w:t>Long QT syndromes</w:t>
      </w:r>
    </w:p>
    <w:p w14:paraId="5456B1EC" w14:textId="23624364" w:rsidR="006601C4" w:rsidRDefault="006601C4" w:rsidP="006601C4">
      <w:pPr>
        <w:pStyle w:val="ListParagraph"/>
        <w:widowControl w:val="0"/>
        <w:numPr>
          <w:ilvl w:val="3"/>
          <w:numId w:val="10"/>
        </w:numPr>
        <w:autoSpaceDE w:val="0"/>
        <w:autoSpaceDN w:val="0"/>
        <w:adjustRightInd w:val="0"/>
        <w:ind w:left="1440"/>
      </w:pPr>
      <w:r>
        <w:t>Increased beta-</w:t>
      </w:r>
      <w:proofErr w:type="spellStart"/>
      <w:r>
        <w:t>agonism</w:t>
      </w:r>
      <w:proofErr w:type="spellEnd"/>
      <w:r>
        <w:t xml:space="preserve"> leads to </w:t>
      </w:r>
      <w:proofErr w:type="spellStart"/>
      <w:r>
        <w:t>torsades</w:t>
      </w:r>
      <w:proofErr w:type="spellEnd"/>
      <w:r>
        <w:t xml:space="preserve"> de pointe (</w:t>
      </w:r>
      <w:proofErr w:type="spellStart"/>
      <w:r>
        <w:t>Tdp</w:t>
      </w:r>
      <w:proofErr w:type="spellEnd"/>
      <w:r>
        <w:t xml:space="preserve">) d/t increased dispersion of depolarization or afterdepolarizations. </w:t>
      </w:r>
      <w:r>
        <w:fldChar w:fldCharType="begin" w:fldLock="1"/>
      </w:r>
      <w:r w:rsidR="00052A79">
        <w:instrText>ADDIN CSL_CITATION {"citationItems":[{"id":"ITEM-1","itemData":{"ISSN":"0009-7322","PMID":"9826320","abstract":"BACKGROUND This study examines the cellular basis for the phenotypic appearance of broad-based T waves, increased transmural dispersion of repolarization (TDR), and torsade de pointes (TdP) induced by beta-adrenergic agonists under conditions mimicking the LQT1 form of the congenital long-QT syndrome. METHODS AND RESULTS A transmural ECG and transmembrane action potentials from epicardial, M, and endocardial cells were recorded simultaneously from an arterially perfused wedge of canine left ventricle. Chromanol 293B, a specific IKs blocker, dose-dependently (1 to 100 micromol/L) prolonged the QT interval and action potential duration (APD90) of the 3 cell types but did not widen the T wave, increase TDR, or induce TdP. Isoproterenol 10 to 100 nmol/L in the continued presence of chromanol 293B 30 micromol/L abbreviated the APD90 of epicardial and endocardial cells but not that of the M cell, resulting in widening of the T wave and a dramatic accentuation of TDR. Spontaneous as well as programmed electrical stimulation (PES)-induced TdP was observed only after exposure to the IKs blocker and isoproterenol. Therapeutic concentrations of propranolol (0.5 to 1 micromol/L) prevented the actions of isoproterenol to increase TDR and to induce TdP. Mexiletine 2 to 20 micromol/L abbreviated the APD90 of M cells more than that of epicardial and endocardial cells, thus diminishing TDR and the effect of isoproterenol to induce TdP. CONCLUSIONS This experimental model of LQT1 indicates that a deficiency of IKs alone does not induce TdP but that the addition of beta-adrenergic influence predisposes the myocardium to the development of TdP by increasing transmural dispersion of repolarization, most likely as a result of a large augmentation of residual IKs in epicardial and endocardial cells but not in M cells, in which IKs is intrinsically weak. Our data provide a mechanistic understanding of the cellular basis for the therapeutic actions of beta-adrenergic blockers in LQT1 and suggest that sodium channel block with class IB antiarrhythmic agents may be effective in suppressing TdP in LQT1, as they are in LQT2 and LQT3, as well as in acquired (drug-induced) forms of the long-QT syndrome.","author":[{"dropping-particle":"","family":"Shimizu","given":"W","non-dropping-particle":"","parse-names":false,"suffix":""},{"dropping-particle":"","family":"Antzelevitch","given":"C","non-dropping-particle":"","parse-names":false,"suffix":""}],"container-title":"Circulation","id":"ITEM-1","issue":"21","issued":{"date-parts":[["1998","11","24"]]},"page":"2314-22","title":"Cellular basis for the ECG features of the LQT1 form of the long-QT syndrome: effects of beta-adrenergic agonists and antagonists and sodium channel blockers on transmural dispersion of repolarization and torsade de pointes.","type":"article-journal","volume":"98"},"uris":["http://www.mendeley.com/documents/?uuid=f9c7b07a-4f41-3ae2-b0d1-8cd21a032452"]}],"mendeley":{"formattedCitation":"&lt;sup&gt;19&lt;/sup&gt;","plainTextFormattedCitation":"19","previouslyFormattedCitation":"(Shimizu &amp; Antzelevitch, 1998)"},"properties":{"noteIndex":0},"schema":"https://github.com/citation-style-language/schema/raw/master/csl-citation.json"}</w:instrText>
      </w:r>
      <w:r>
        <w:fldChar w:fldCharType="separate"/>
      </w:r>
      <w:r w:rsidR="00052A79" w:rsidRPr="00052A79">
        <w:rPr>
          <w:noProof/>
          <w:vertAlign w:val="superscript"/>
        </w:rPr>
        <w:t>19</w:t>
      </w:r>
      <w:r>
        <w:fldChar w:fldCharType="end"/>
      </w:r>
    </w:p>
    <w:p w14:paraId="6ED47D70" w14:textId="77777777" w:rsidR="006601C4" w:rsidRDefault="006601C4" w:rsidP="00AB6627"/>
    <w:p w14:paraId="0064DBCF" w14:textId="387413E1" w:rsidR="00AB6627" w:rsidRDefault="00AB6627" w:rsidP="00AB6627"/>
    <w:p w14:paraId="582B83D1" w14:textId="16F3426C" w:rsidR="00AB6627" w:rsidRDefault="00AB6627" w:rsidP="00AB6627">
      <w:pPr>
        <w:pStyle w:val="Heading1"/>
      </w:pPr>
      <w:r>
        <w:br w:type="column"/>
      </w:r>
      <w:r>
        <w:lastRenderedPageBreak/>
        <w:t>CORONARY PERFUSION</w:t>
      </w:r>
    </w:p>
    <w:p w14:paraId="3871CDDE" w14:textId="00F39B9D" w:rsidR="006601C4" w:rsidRDefault="006601C4" w:rsidP="00AB6627"/>
    <w:p w14:paraId="73FC05A1" w14:textId="04C530BC" w:rsidR="005A0EDF" w:rsidRDefault="005A0EDF" w:rsidP="006601C4">
      <w:pPr>
        <w:pStyle w:val="Heading2"/>
      </w:pPr>
      <w:r>
        <w:t>Coronary perfusion</w:t>
      </w:r>
    </w:p>
    <w:p w14:paraId="1BEB60F9" w14:textId="2FF3E2EC" w:rsidR="005A0EDF" w:rsidRDefault="005A0EDF" w:rsidP="005A0EDF"/>
    <w:p w14:paraId="75346100" w14:textId="77777777" w:rsidR="005A0EDF" w:rsidRDefault="005A0EDF" w:rsidP="005A0EDF">
      <w:pPr>
        <w:pStyle w:val="ListParagraph"/>
        <w:widowControl w:val="0"/>
        <w:numPr>
          <w:ilvl w:val="0"/>
          <w:numId w:val="27"/>
        </w:numPr>
        <w:autoSpaceDE w:val="0"/>
        <w:autoSpaceDN w:val="0"/>
        <w:adjustRightInd w:val="0"/>
      </w:pPr>
      <w:r>
        <w:t>Coronary perfusion</w:t>
      </w:r>
    </w:p>
    <w:p w14:paraId="757A2C7E" w14:textId="77777777" w:rsidR="005A0EDF" w:rsidRDefault="005A0EDF" w:rsidP="005A0EDF">
      <w:pPr>
        <w:pStyle w:val="ListParagraph"/>
        <w:widowControl w:val="0"/>
        <w:numPr>
          <w:ilvl w:val="2"/>
          <w:numId w:val="13"/>
        </w:numPr>
        <w:autoSpaceDE w:val="0"/>
        <w:autoSpaceDN w:val="0"/>
        <w:adjustRightInd w:val="0"/>
      </w:pPr>
      <w:r>
        <w:t>Coronary baroreceptor</w:t>
      </w:r>
    </w:p>
    <w:p w14:paraId="6B09C266" w14:textId="4981137C" w:rsidR="005A0EDF" w:rsidRDefault="005A0EDF" w:rsidP="005A0EDF">
      <w:pPr>
        <w:pStyle w:val="ListParagraph"/>
        <w:widowControl w:val="0"/>
        <w:numPr>
          <w:ilvl w:val="3"/>
          <w:numId w:val="13"/>
        </w:numPr>
        <w:autoSpaceDE w:val="0"/>
        <w:autoSpaceDN w:val="0"/>
        <w:adjustRightInd w:val="0"/>
      </w:pPr>
      <w:r>
        <w:t xml:space="preserve">Baroreceptor reflex </w:t>
      </w:r>
      <w:proofErr w:type="spellStart"/>
      <w:r>
        <w:t>vagally</w:t>
      </w:r>
      <w:proofErr w:type="spellEnd"/>
      <w:r>
        <w:t xml:space="preserve"> mediated: high coronary pressure leads to sympathetic inhibition, but low pressures lead to delayed/slow efferent sympathetic outflow/vasoconstriction. </w:t>
      </w:r>
      <w:r>
        <w:fldChar w:fldCharType="begin" w:fldLock="1"/>
      </w:r>
      <w:r w:rsidR="00052A79">
        <w:instrText>ADDIN CSL_CITATION {"citationItems":[{"id":"ITEM-1","itemData":{"DOI":"10.1113/expphysiol.1996.sp003997","ISSN":"09580670","abstract":"This research was designed to compare coronary, carotid and aortic arch baroreceptors in terms of the ranges of pressures required to elicit reflex vascular responses and the possible differences between the responses to pulsatile and non-pulsatile stimuli. Dogs were anaesthetized with alpha-chloralose, artificially ventilated and the chests opened wide. A perfusion circuit allowed independent control of pressures distending the three baroreceptor regions. A cardiopulmonary bypass and ventricular fibrillation prevented cardiac pulsations from influencing coronary baroreceptor pressure. The caudal region of the animal was perfused at constant flow and vascular resistance responses were assessed from changes in perfusion pressure. Only tests in which the overall response exceeded 3 kPa (22.5 mmHg) were analyzed. Reflex responses were obtained to significantly lower coronary pressures than were required to induce responses from other regions. The inflexion points of the stimulus-response curves for pulsatile coronary, carotid and aortic pressures were 10.5 +/- 0.6, 15.5 +/- 1.8 and 16.4 +/- 1.7 kPa (79 +/- 5, 116 +/- 14 and 123 +/- 13 mmHg, respectively; values are means +/- S.E.M.). When the responses to pulsatile stimuli were compared with those to non-pulsatile stimuli, it was noted that for the carotid receptors, lower pressures were required to induce responses (inflexion pressure less) and the slope of the stimulus-response curve was less. Pulsatile aortic pressures induced a parallel (downward) displacement of the curve but no change in inflexion point or slope. The coronary baroreceptor stimulus-response relationship was unaffected by pulsatility. These results show differences between the characteristics of the three baroreceptors with coronary receptors being unaffected by pressure pulsatility but likely to be of importance in hypotensive situations.","author":[{"dropping-particle":"","family":"McMahon","given":"N. C.","non-dropping-particle":"","parse-names":false,"suffix":""},{"dropping-particle":"","family":"Drinkhill","given":"M. J.","non-dropping-particle":"","parse-names":false,"suffix":""},{"dropping-particle":"","family":"Hainsworth","given":"R.","non-dropping-particle":"","parse-names":false,"suffix":""}],"container-title":"Experimental Physiology","id":"ITEM-1","issue":"6","issued":{"date-parts":[["1996"]]},"page":"969-981","title":"Vascular responses to stimulation of carotid, aortic and coronary artery baroreceptors with pulsatile and non-pulsatile pressures in anaesthetized dogs","type":"article-journal","volume":"81"},"uris":["http://www.mendeley.com/documents/?uuid=bf823975-41ff-4d2c-b295-386a9830f901"]},{"id":"ITEM-2","itemData":{"author":[{"dropping-particle":"","family":"Drinkhill","given":"M J","non-dropping-particle":"","parse-names":false,"suffix":""},{"dropping-particle":"","family":"Mcmahon","given":"N C","non-dropping-particle":"","parse-names":false,"suffix":""},{"dropping-particle":"","family":"Hainsworth","given":"R","non-dropping-particle":"","parse-names":false,"suffix":""}],"container-title":"Physiology","id":"ITEM-2","issued":{"date-parts":[["1996"]]},"page":"261-269","title":"Delayed sympathetic efferent responses to coronary baroreceptor unloading in anaesthetized dogs independent control of pressures to the aortic root , including the coronary arteries , the aortic arch and the carotid sinuses . Electrophysiological recordin","type":"article-journal"},"uris":["http://www.mendeley.com/documents/?uuid=c11fc773-b234-4ac5-927b-b588f8ce7649"]}],"mendeley":{"formattedCitation":"&lt;sup&gt;20,21&lt;/sup&gt;","plainTextFormattedCitation":"20,21","previouslyFormattedCitation":"(Drinkhill, Mcmahon, &amp; Hainsworth, 1996; McMahon, Drinkhill, &amp; Hainsworth, 1996)"},"properties":{"noteIndex":0},"schema":"https://github.com/citation-style-language/schema/raw/master/csl-citation.json"}</w:instrText>
      </w:r>
      <w:r>
        <w:fldChar w:fldCharType="separate"/>
      </w:r>
      <w:r w:rsidR="00052A79" w:rsidRPr="00052A79">
        <w:rPr>
          <w:noProof/>
          <w:vertAlign w:val="superscript"/>
        </w:rPr>
        <w:t>20,21</w:t>
      </w:r>
      <w:r>
        <w:fldChar w:fldCharType="end"/>
      </w:r>
    </w:p>
    <w:p w14:paraId="7073C128" w14:textId="77777777" w:rsidR="005A0EDF" w:rsidRDefault="005A0EDF" w:rsidP="005A0EDF">
      <w:pPr>
        <w:pStyle w:val="ListParagraph"/>
        <w:widowControl w:val="0"/>
        <w:numPr>
          <w:ilvl w:val="2"/>
          <w:numId w:val="13"/>
        </w:numPr>
        <w:autoSpaceDE w:val="0"/>
        <w:autoSpaceDN w:val="0"/>
        <w:adjustRightInd w:val="0"/>
      </w:pPr>
      <w:r>
        <w:t>Coronary blood flow</w:t>
      </w:r>
    </w:p>
    <w:p w14:paraId="23C61059" w14:textId="223CF7A0" w:rsidR="005A0EDF" w:rsidRDefault="005A0EDF" w:rsidP="005A0EDF">
      <w:pPr>
        <w:pStyle w:val="ListParagraph"/>
        <w:widowControl w:val="0"/>
        <w:numPr>
          <w:ilvl w:val="3"/>
          <w:numId w:val="13"/>
        </w:numPr>
        <w:autoSpaceDE w:val="0"/>
        <w:autoSpaceDN w:val="0"/>
        <w:adjustRightInd w:val="0"/>
      </w:pPr>
      <w:r>
        <w:t xml:space="preserve">Sympathetic coronary vasoconstriction can be attenuated/blocked by adenosine. </w:t>
      </w:r>
      <w:r>
        <w:fldChar w:fldCharType="begin" w:fldLock="1"/>
      </w:r>
      <w:r w:rsidR="00052A79">
        <w:instrText>ADDIN CSL_CITATION {"citationItems":[{"id":"ITEM-1","itemData":{"DOI":"10.1152/ajpheart.1997.272.1.H25","ISSN":"0363-6135","PMID":"9038919","abstract":"Adenosine plays an important role in postischemic dysfunction of cardiac sympathetic nerves because exogenously infused adenosine produces and adenosine deaminase prevents \"neural stunning.\" We examined whether adenosine acts via a specific receptor mechanism to produce neural stunning. Anesthetized dogs were treated with propranolol to attenuate increases in coronary flow due to adrenergic stimulation of myocardial metabolism. A 15-min occlusion of the left anterior descending coronary artery (LAD) attenuated subsequent LAD coronary vasoconstriction to bilateral sympathetic stimulation during reperfusion by 75% (P &lt; 0.05). Coronary infusion of the adenosine-receptor antagonist 8-p-sulfophenyltheophylline (nonspecific), 8-cyclopentyl-1,3-dipropylxanthine (A1 specific), or 3,7-dimethyl-1-propagylxanthine (A2 specific) during LAD occlusion prevented the attenuation of sympathetic coronary constriction. In separate experiments, either the specific adenosine agonist N6-cyclopentyl-adenosine (A1 specific) or CGS-21680 (A2 specific) or a combination of both agonists was infused into the LAD for 15 min. Neither agonist alone attenuated subsequent sympathetic coronary constriction. In contrast, 15 min after the combined administration of both agonists, sympathetic vasoconstriction was reduced. We conclude that adenosine is capable of attenuating neurogenic coronary constriction through a receptor-mediated mechanism. Activation of more than one receptor subtype is necessary to produce neural stunning.","author":[{"dropping-particle":"","family":"Abe","given":"T.","non-dropping-particle":"","parse-names":false,"suffix":""},{"dropping-particle":"","family":"Morgan","given":"D. A.","non-dropping-particle":"","parse-names":false,"suffix":""},{"dropping-particle":"","family":"Gutterman","given":"D. D.","non-dropping-particle":"","parse-names":false,"suffix":""}],"container-title":"American Journal of Physiology-Heart and Circulatory Physiology","id":"ITEM-1","issue":"1","issued":{"date-parts":[["1997","1"]]},"page":"H25-H34","title":"Role of adenosine receptor subtypes in neural stunning of sympathetic coronary innervation","type":"article-journal","volume":"272"},"uris":["http://www.mendeley.com/documents/?uuid=ca494988-b470-3066-87e9-7f65f7965bb0"]}],"mendeley":{"formattedCitation":"&lt;sup&gt;22&lt;/sup&gt;","plainTextFormattedCitation":"22","previouslyFormattedCitation":"(Abe, Morgan, &amp; Gutterman, 1997)"},"properties":{"noteIndex":0},"schema":"https://github.com/citation-style-language/schema/raw/master/csl-citation.json"}</w:instrText>
      </w:r>
      <w:r>
        <w:fldChar w:fldCharType="separate"/>
      </w:r>
      <w:r w:rsidR="00052A79" w:rsidRPr="00052A79">
        <w:rPr>
          <w:noProof/>
          <w:vertAlign w:val="superscript"/>
        </w:rPr>
        <w:t>22</w:t>
      </w:r>
      <w:r>
        <w:fldChar w:fldCharType="end"/>
      </w:r>
    </w:p>
    <w:p w14:paraId="006DE0B5" w14:textId="7346A173" w:rsidR="005A0EDF" w:rsidRDefault="005A0EDF" w:rsidP="005A0EDF">
      <w:pPr>
        <w:pStyle w:val="ListParagraph"/>
        <w:widowControl w:val="0"/>
        <w:numPr>
          <w:ilvl w:val="3"/>
          <w:numId w:val="13"/>
        </w:numPr>
        <w:autoSpaceDE w:val="0"/>
        <w:autoSpaceDN w:val="0"/>
        <w:adjustRightInd w:val="0"/>
      </w:pPr>
      <w:r>
        <w:t xml:space="preserve">Increased sympathetic tone leads to increased coronary vasodilation based on NE content of sympathetic nerve terminals (LAD &gt; </w:t>
      </w:r>
      <w:proofErr w:type="spellStart"/>
      <w:r>
        <w:t>LCx</w:t>
      </w:r>
      <w:proofErr w:type="spellEnd"/>
      <w:r>
        <w:t xml:space="preserve"> &gt; RCA), but only in cardiac transplant patients. </w:t>
      </w:r>
      <w:r>
        <w:fldChar w:fldCharType="begin" w:fldLock="1"/>
      </w:r>
      <w:r w:rsidR="00052A79">
        <w:instrText>ADDIN CSL_CITATION {"citationItems":[{"id":"ITEM-1","itemData":{"DOI":"10.1056/nejm199704243361703","ISSN":"0028-4793","abstract":"Background: The role of cardiac sympathetic nerves in regulating coronary blood flow is controversial. We sought to determine the degree to which cardiac efferent sympathetic signals modulate coronary blood flow. The heterogeneous sympathetic reinnervation in transplanted hearts provides a model for studying the vasomotor responses to adrenergic stimulation in reinnervated and denervated coronary territories of the same heart. Methods: We studied 14 cardiac-transplant recipients who had normal coronary arteries and no evidence of rejection and 8 normal subjects. We used positron-emission tomography with [11C]hydroxyephedrine, an analogue of norepinephrine, to delineate sympathetic innervation. Using [13N]ammonia, we measured myocardial blood flow at rest, during adenosine-induced hyperemia, and in response to sympathetic stimulation induced by cold pressor testing. Results: In the transplant recipients, the uptake of [11C]hydroxyephedrine was greater in the territory served by the left anterior descending artery (mean±SE, 0.15±0.01) than in those served by the right coronary artery (0.07±0.01, P&lt;0.001) or the circumflex artery (0.09±0.01, P&lt;0.001). The basal flow was similar in all three regions, as was the percent increase in flow during hyperemia. However, the increase in flow in response to cold pressor testing was higher in the territory of the left anterior descending artery (46±10 percent) than in those of the right coronary artery (16±6 percent, P=0.01) or the circumflex artery (23±6 percent, P=0.06), although the changes in hemodynamics and levels of circulating catecholamines were similar. No such regional differences were observed in the normal subjects. Conclusions: Increases in coronary blood flow in response to sympathetic stimulation correlated with the regional norepinephrine content in the cardiac sympathetic-nerve terminals. These findings suggest that cardiac adrenergic signals play an important part in regulating myocardial blood flow.","author":[{"dropping-particle":"","family":"Carli","given":"Marcelo F.","non-dropping-particle":"Di","parse-names":false,"suffix":""},{"dropping-particle":"","family":"Tobes","given":"Michael C.","non-dropping-particle":"","parse-names":false,"suffix":""},{"dropping-particle":"","family":"Mangner","given":"Thomas","non-dropping-particle":"","parse-names":false,"suffix":""},{"dropping-particle":"","family":"Levine","given":"Arlene Barry","non-dropping-particle":"","parse-names":false,"suffix":""},{"dropping-particle":"","family":"Muzik","given":"Otto","non-dropping-particle":"","parse-names":false,"suffix":""},{"dropping-particle":"","family":"Chakroborty","given":"Pulak","non-dropping-particle":"","parse-names":false,"suffix":""},{"dropping-particle":"","family":"Levine","given":"T. Barry","non-dropping-particle":"","parse-names":false,"suffix":""}],"container-title":"New England Journal of Medicine","id":"ITEM-1","issue":"17","issued":{"date-parts":[["2002","4","24"]]},"page":"1208-1216","publisher":"Massachusetts Medical Society","title":"Effects of Cardiac Sympathetic Innervation on Coronary Blood Flow","type":"article-journal","volume":"336"},"uris":["http://www.mendeley.com/documents/?uuid=90c3adad-61a8-3150-8b82-adf07b687aa9"]}],"mendeley":{"formattedCitation":"&lt;sup&gt;23&lt;/sup&gt;","plainTextFormattedCitation":"23","previouslyFormattedCitation":"(Di Carli et al., 2002)"},"properties":{"noteIndex":0},"schema":"https://github.com/citation-style-language/schema/raw/master/csl-citation.json"}</w:instrText>
      </w:r>
      <w:r>
        <w:fldChar w:fldCharType="separate"/>
      </w:r>
      <w:r w:rsidR="00052A79" w:rsidRPr="00052A79">
        <w:rPr>
          <w:noProof/>
          <w:vertAlign w:val="superscript"/>
        </w:rPr>
        <w:t>23</w:t>
      </w:r>
      <w:r>
        <w:fldChar w:fldCharType="end"/>
      </w:r>
      <w:r>
        <w:t xml:space="preserve"> Suggest EC influences on IC may exist.</w:t>
      </w:r>
    </w:p>
    <w:p w14:paraId="12521FFA" w14:textId="51F5B4DD" w:rsidR="005A0EDF" w:rsidRDefault="005A0EDF" w:rsidP="005A0EDF">
      <w:pPr>
        <w:pStyle w:val="ListParagraph"/>
        <w:numPr>
          <w:ilvl w:val="3"/>
          <w:numId w:val="13"/>
        </w:numPr>
      </w:pPr>
      <w:r>
        <w:t xml:space="preserve">Innervated by both adrenergic and cholinergic neurons. Smaller arteries/arterioles contain more nerve terminals than larger coronary arteries. </w:t>
      </w:r>
      <w:r>
        <w:fldChar w:fldCharType="begin" w:fldLock="1"/>
      </w:r>
      <w:r w:rsidR="00052A79">
        <w:instrText>ADDIN CSL_CITATION {"citationItems":[{"id":"ITEM-1","itemData":{"ISSN":"0021-8782","PMID":"4160131","author":[{"dropping-particle":"","family":"Lever","given":"J D","non-dropping-particle":"","parse-names":false,"suffix":""},{"dropping-particle":"","family":"Ahmed","given":"M","non-dropping-particle":"","parse-names":false,"suffix":""},{"dropping-particle":"","family":"Irvine","given":"G","non-dropping-particle":"","parse-names":false,"suffix":""}],"container-title":"Journal of anatomy","id":"ITEM-1","issue":"Pt 4","issued":{"date-parts":[["1965","10"]]},"page":"829-40","publisher":"Wiley-Blackwell","title":"Neuromuscular and intercellular relationships in the coronary arterioles. A morphological and quantitative study by light and electron microscopy.","type":"article-journal","volume":"99"},"uris":["http://www.mendeley.com/documents/?uuid=2b316350-26a2-320e-b422-cbef94fd765e"]}],"mendeley":{"formattedCitation":"&lt;sup&gt;24&lt;/sup&gt;","plainTextFormattedCitation":"24","previouslyFormattedCitation":"(Lever, Ahmed, &amp; Irvine, 1965)"},"properties":{"noteIndex":0},"schema":"https://github.com/citation-style-language/schema/raw/master/csl-citation.json"}</w:instrText>
      </w:r>
      <w:r>
        <w:fldChar w:fldCharType="separate"/>
      </w:r>
      <w:r w:rsidR="00052A79" w:rsidRPr="00052A79">
        <w:rPr>
          <w:noProof/>
          <w:vertAlign w:val="superscript"/>
        </w:rPr>
        <w:t>24</w:t>
      </w:r>
      <w:r>
        <w:fldChar w:fldCharType="end"/>
      </w:r>
    </w:p>
    <w:p w14:paraId="73A17157" w14:textId="0A9E11BB" w:rsidR="005A0EDF" w:rsidRDefault="005A0EDF" w:rsidP="005A0EDF">
      <w:pPr>
        <w:pStyle w:val="ListParagraph"/>
        <w:numPr>
          <w:ilvl w:val="3"/>
          <w:numId w:val="13"/>
        </w:numPr>
      </w:pPr>
      <w:r>
        <w:t xml:space="preserve">B1AR predominantly in larger coronary conduit arteries (B1AR:B2AR in ~2:1 ratio) &gt; 100 µm, while in smaller coronary arteries &lt; 100 µm, B1AR ~= B2AR. </w:t>
      </w:r>
      <w:r>
        <w:fldChar w:fldCharType="begin" w:fldLock="1"/>
      </w:r>
      <w:r w:rsidR="00052A79">
        <w:instrText>ADDIN CSL_CITATION {"citationItems":[{"id":"ITEM-1","itemData":{"ISSN":"0009-7330","PMID":"2838202","abstract":"beta 2-Receptors constitute only 10-30% of the total beta-adrenergic receptors in mammalian ventricular myocardium, but their precise tissue location cannot be determined easily by measuring physiological variables. To delineate the distribution of beta-receptor subtypes in myocytic and vascular components of the heart, we incubated transmural sections of canine left ventricle with [125Iodo]cyanopindolol and selected concentrations of the beta 1-selective antagonist betaxolol or the beta 2-selective antagonist ICI 118,551. Detailed competition binding data were best accounted for by a two-site model in which approximately 75% of total sites were beta 1- and 25% were beta 2-receptors. The relative proportions of beta-receptor subtypes in myocytic and vascular components were assessed autoradiographically by analyzing the density of binding sites in transmural sections incubated with radioligand and subtype-selective displacers. Betaxolol (10(-7) M) reduced the density of radioligand binding sites by 44% in regions composed primarily of ventricular myocytes but by less than 5% in small coronary arterioles. ICI 118,551 (10(-7) M) reduced radioligand binding-site density by 18% in myocytic regions and by 55% in small arterioles. In myocytic regions, these data indicated a subtype composition of approximately 85% beta 1- and 15% beta 2-sites. In contrast, arterioles contained almost exclusively the beta 2-subtype. The diameters of coronary vessels in which beta 2-receptors were found to be selectively increased fell within a narrow range (mean +/- SD, 35 +/- 11 microns; range, 16-55 microns). Small mural arteries and venules did not contain a significantly higher proportion of beta 2-receptors than adjacent myocytic regions.","author":[{"dropping-particle":"","family":"Murphree","given":"S S","non-dropping-particle":"","parse-names":false,"suffix":""},{"dropping-particle":"","family":"Saffitz","given":"J E","non-dropping-particle":"","parse-names":false,"suffix":""}],"container-title":"Circulation research","id":"ITEM-1","issue":"1","issued":{"date-parts":[["1988","7"]]},"page":"117-25","title":"Delineation of the distribution of beta-adrenergic receptor subtypes in canine myocardium.","type":"article-journal","volume":"63"},"uris":["http://www.mendeley.com/documents/?uuid=7e29eac6-0f53-3c17-87ae-2aa9a4346d9a"]}],"mendeley":{"formattedCitation":"&lt;sup&gt;25&lt;/sup&gt;","plainTextFormattedCitation":"25","previouslyFormattedCitation":"(Murphree &amp; Saffitz, 1988)"},"properties":{"noteIndex":0},"schema":"https://github.com/citation-style-language/schema/raw/master/csl-citation.json"}</w:instrText>
      </w:r>
      <w:r>
        <w:fldChar w:fldCharType="separate"/>
      </w:r>
      <w:r w:rsidR="00052A79" w:rsidRPr="00052A79">
        <w:rPr>
          <w:noProof/>
          <w:vertAlign w:val="superscript"/>
        </w:rPr>
        <w:t>25</w:t>
      </w:r>
      <w:r>
        <w:fldChar w:fldCharType="end"/>
      </w:r>
      <w:r>
        <w:t xml:space="preserve"> B1AR stimulation leads to vasodilation, while A1AR leads to vasoconstriction. </w:t>
      </w:r>
      <w:r>
        <w:fldChar w:fldCharType="begin" w:fldLock="1"/>
      </w:r>
      <w:r w:rsidR="00052A79">
        <w:instrText>ADDIN CSL_CITATION {"citationItems":[{"id":"ITEM-1","itemData":{"ISSN":"1524-4539","PMID":"10217647","abstract":"BACKGROUND Although adrenergic activation plays a major role in the initiation of experimental myocardial ischemia, the significance of alpha-adrenergic coronary constriction in humans has been questioned. The present study assessed the impact of selective alpha-adrenergic receptor activation in patients with normal or atherosclerotic coronary arteries. METHODS AND RESULTS In 39 patients, coronary blood flow (CBF, mL/min) was determined from combined angiography and Doppler measurements. In 8 patients with normal coronary arteries (group 1) and 9 with single coronary artery stenosis (group 2), doses of 1, 2.5, 5, and 10 mg IC of the alpha1-agonist methoxamine (M) were injected. Identical doses of the alpha2-agonist BHT933 (B) were injected in 8 patients with normal coronary arteries (group 3) and 8 with single stenosis (group 4). In 6 additional patients with single stenosis (group 5), aortocoronary sinus lactate differences were measured in response to M and B. CBF remained unchanged in group 1. In contrast, CBF was decreased dose-dependently in group 2, with a maximum at 10 mg M (39.0+/-9.4 versus 15.2+/-7.0). In groups 3 and 4, CBF was also decreased dose-dependently, with a maximum at 10 mg B (63.3+/-24.8 versus 49. 1+/-27.9 and 41.5+/-19.0 versus 12.7+/-8.0, respectively). In group 5, there was more net lactate production with B than with M (-0. 34+/-0.11 versus -0.04+/-0.09 mmol/L). CONCLUSIONS In normal coronary arteries, alpha1-adrenergic activation does not reduce CBF, whereas alpha2-adrenergic activation reduces CBF by microvascular constriction. Both alpha1- and alpha2-adrenergic epicardial and microvascular constriction are augmented by atherosclerosis and can induce myocardial ischemia.","author":[{"dropping-particle":"","family":"Baumgart","given":"D","non-dropping-particle":"","parse-names":false,"suffix":""},{"dropping-particle":"","family":"Haude","given":"M","non-dropping-particle":"","parse-names":false,"suffix":""},{"dropping-particle":"","family":"Görge","given":"G","non-dropping-particle":"","parse-names":false,"suffix":""},{"dropping-particle":"","family":"Liu","given":"F","non-dropping-particle":"","parse-names":false,"suffix":""},{"dropping-particle":"","family":"Ge","given":"J","non-dropping-particle":"","parse-names":false,"suffix":""},{"dropping-particle":"","family":"Grosse-Eggebrecht","given":"C","non-dropping-particle":"","parse-names":false,"suffix":""},{"dropping-particle":"","family":"Erbel","given":"R","non-dropping-particle":"","parse-names":false,"suffix":""},{"dropping-particle":"","family":"Heusch","given":"G","non-dropping-particle":"","parse-names":false,"suffix":""}],"container-title":"Circulation","id":"ITEM-1","issue":"16","issued":{"date-parts":[["1999","4","27"]]},"page":"2090-7","title":"Augmented alpha-adrenergic constriction of atherosclerotic human coronary arteries.","type":"article-journal","volume":"99"},"uris":["http://www.mendeley.com/documents/?uuid=e58fbf26-537e-322f-a9d6-7e52e93d5074"]}],"mendeley":{"formattedCitation":"&lt;sup&gt;26&lt;/sup&gt;","plainTextFormattedCitation":"26","previouslyFormattedCitation":"(Baumgart et al., 1999)"},"properties":{"noteIndex":0},"schema":"https://github.com/citation-style-language/schema/raw/master/csl-citation.json"}</w:instrText>
      </w:r>
      <w:r>
        <w:fldChar w:fldCharType="separate"/>
      </w:r>
      <w:r w:rsidR="00052A79" w:rsidRPr="00052A79">
        <w:rPr>
          <w:noProof/>
          <w:vertAlign w:val="superscript"/>
        </w:rPr>
        <w:t>26</w:t>
      </w:r>
      <w:r>
        <w:fldChar w:fldCharType="end"/>
      </w:r>
      <w:r>
        <w:t xml:space="preserve"> May exist to limit large vessel “steal” during ischemia. </w:t>
      </w:r>
    </w:p>
    <w:p w14:paraId="3A554B3E" w14:textId="77777777" w:rsidR="005A0EDF" w:rsidRPr="005A0EDF" w:rsidRDefault="005A0EDF" w:rsidP="005A0EDF"/>
    <w:p w14:paraId="573F7640" w14:textId="77777777" w:rsidR="005A0EDF" w:rsidRDefault="005A0EDF" w:rsidP="006601C4">
      <w:pPr>
        <w:pStyle w:val="Heading2"/>
      </w:pPr>
    </w:p>
    <w:p w14:paraId="16B51FB3" w14:textId="2670FA4F" w:rsidR="006601C4" w:rsidRDefault="006601C4" w:rsidP="006601C4">
      <w:pPr>
        <w:pStyle w:val="Heading2"/>
      </w:pPr>
      <w:r>
        <w:t>Myocardial infarction and ischemia</w:t>
      </w:r>
    </w:p>
    <w:p w14:paraId="0E50F37C" w14:textId="77777777" w:rsidR="006601C4" w:rsidRDefault="006601C4" w:rsidP="006601C4">
      <w:pPr>
        <w:pStyle w:val="ListParagraph"/>
        <w:ind w:left="360"/>
      </w:pPr>
    </w:p>
    <w:p w14:paraId="1AAE3A90" w14:textId="7667FC8F" w:rsidR="00AB6627" w:rsidRDefault="00AB6627" w:rsidP="006601C4">
      <w:pPr>
        <w:pStyle w:val="ListParagraph"/>
        <w:ind w:left="360"/>
      </w:pPr>
      <w:r>
        <w:t>Coronary perfusion</w:t>
      </w:r>
    </w:p>
    <w:p w14:paraId="29096C39" w14:textId="77777777" w:rsidR="00AB6627" w:rsidRDefault="00AB6627" w:rsidP="00AB6627">
      <w:pPr>
        <w:pStyle w:val="ListParagraph"/>
        <w:numPr>
          <w:ilvl w:val="1"/>
          <w:numId w:val="21"/>
        </w:numPr>
      </w:pPr>
      <w:r>
        <w:t>Myocardial infarction/ischemia</w:t>
      </w:r>
    </w:p>
    <w:p w14:paraId="69898C3D" w14:textId="77777777" w:rsidR="00AB6627" w:rsidRDefault="00AB6627" w:rsidP="00AB6627">
      <w:pPr>
        <w:pStyle w:val="ListParagraph"/>
        <w:numPr>
          <w:ilvl w:val="2"/>
          <w:numId w:val="21"/>
        </w:numPr>
      </w:pPr>
      <w:r>
        <w:t>Advent of MI can change and increase VT/VF events</w:t>
      </w:r>
    </w:p>
    <w:p w14:paraId="5CD5EF94" w14:textId="77777777" w:rsidR="00AB6627" w:rsidRDefault="00AB6627" w:rsidP="00AB6627">
      <w:pPr>
        <w:pStyle w:val="ListParagraph"/>
        <w:numPr>
          <w:ilvl w:val="2"/>
          <w:numId w:val="21"/>
        </w:numPr>
      </w:pPr>
      <w:r>
        <w:t>Infarction leads to rewiring of the heart, including NE release</w:t>
      </w:r>
    </w:p>
    <w:p w14:paraId="1654DE6E" w14:textId="77777777" w:rsidR="00AB6627" w:rsidRDefault="00AB6627" w:rsidP="00AB6627">
      <w:pPr>
        <w:pStyle w:val="ListParagraph"/>
        <w:numPr>
          <w:ilvl w:val="2"/>
          <w:numId w:val="21"/>
        </w:numPr>
      </w:pPr>
      <w:r>
        <w:t>Beta blockers, CCU “quiet and calm” can prevent sympathetic dysregulation</w:t>
      </w:r>
    </w:p>
    <w:p w14:paraId="50E5D762" w14:textId="77777777" w:rsidR="00AB6627" w:rsidRDefault="00AB6627" w:rsidP="00AB6627">
      <w:pPr>
        <w:pStyle w:val="ListParagraph"/>
        <w:numPr>
          <w:ilvl w:val="1"/>
          <w:numId w:val="21"/>
        </w:numPr>
      </w:pPr>
      <w:r>
        <w:t>Cardiac innervation heterogeneity</w:t>
      </w:r>
    </w:p>
    <w:p w14:paraId="1C84B800" w14:textId="77777777" w:rsidR="00AB6627" w:rsidRDefault="00AB6627" w:rsidP="00AB6627">
      <w:pPr>
        <w:pStyle w:val="ListParagraph"/>
        <w:numPr>
          <w:ilvl w:val="2"/>
          <w:numId w:val="21"/>
        </w:numPr>
      </w:pPr>
      <w:r>
        <w:t>Localized changes occur after infarct, included denervation</w:t>
      </w:r>
    </w:p>
    <w:p w14:paraId="2A9392F8" w14:textId="77777777" w:rsidR="00AB6627" w:rsidRDefault="00AB6627" w:rsidP="00AB6627">
      <w:pPr>
        <w:pStyle w:val="ListParagraph"/>
        <w:numPr>
          <w:ilvl w:val="3"/>
          <w:numId w:val="21"/>
        </w:numPr>
      </w:pPr>
      <w:r>
        <w:t xml:space="preserve">FIGURE: myocardial ischemia leads to </w:t>
      </w:r>
      <w:proofErr w:type="spellStart"/>
      <w:r>
        <w:t>interdigitations</w:t>
      </w:r>
      <w:proofErr w:type="spellEnd"/>
      <w:r>
        <w:t xml:space="preserve"> of non-ischemic regions</w:t>
      </w:r>
    </w:p>
    <w:p w14:paraId="7A7A0C0E" w14:textId="77777777" w:rsidR="00AB6627" w:rsidRDefault="00AB6627" w:rsidP="00AB6627">
      <w:pPr>
        <w:pStyle w:val="ListParagraph"/>
        <w:numPr>
          <w:ilvl w:val="2"/>
          <w:numId w:val="21"/>
        </w:numPr>
      </w:pPr>
      <w:r>
        <w:t>Scar tissue development becomes a nidus for VT/VF</w:t>
      </w:r>
    </w:p>
    <w:p w14:paraId="372D7EBB" w14:textId="77777777" w:rsidR="00AB6627" w:rsidRDefault="00AB6627" w:rsidP="00AB6627">
      <w:pPr>
        <w:pStyle w:val="ListParagraph"/>
        <w:numPr>
          <w:ilvl w:val="3"/>
          <w:numId w:val="21"/>
        </w:numPr>
      </w:pPr>
      <w:r>
        <w:t xml:space="preserve">Benefit of </w:t>
      </w:r>
      <w:proofErr w:type="spellStart"/>
      <w:r>
        <w:t>epicardial</w:t>
      </w:r>
      <w:proofErr w:type="spellEnd"/>
      <w:r>
        <w:t xml:space="preserve"> ablation at times</w:t>
      </w:r>
    </w:p>
    <w:p w14:paraId="67639955" w14:textId="5299A780" w:rsidR="00AB6627" w:rsidRDefault="00AB6627" w:rsidP="00AB6627">
      <w:pPr>
        <w:pStyle w:val="ListParagraph"/>
        <w:numPr>
          <w:ilvl w:val="2"/>
          <w:numId w:val="21"/>
        </w:numPr>
      </w:pPr>
      <w:r>
        <w:t>Adrenergic receptor dysregulation after ischemia</w:t>
      </w:r>
    </w:p>
    <w:p w14:paraId="6BBBAFF7" w14:textId="170C4C2A" w:rsidR="006601C4" w:rsidRDefault="006601C4" w:rsidP="006601C4"/>
    <w:p w14:paraId="23675165" w14:textId="77777777" w:rsidR="006601C4" w:rsidRDefault="006601C4" w:rsidP="006601C4">
      <w:pPr>
        <w:pStyle w:val="ListParagraph"/>
        <w:widowControl w:val="0"/>
        <w:numPr>
          <w:ilvl w:val="0"/>
          <w:numId w:val="13"/>
        </w:numPr>
        <w:autoSpaceDE w:val="0"/>
        <w:autoSpaceDN w:val="0"/>
        <w:adjustRightInd w:val="0"/>
      </w:pPr>
      <w:r>
        <w:t>Ventricular wall</w:t>
      </w:r>
    </w:p>
    <w:p w14:paraId="4DAA49AF" w14:textId="1025577A" w:rsidR="006601C4" w:rsidRDefault="006601C4" w:rsidP="006601C4">
      <w:pPr>
        <w:pStyle w:val="ListParagraph"/>
        <w:widowControl w:val="0"/>
        <w:numPr>
          <w:ilvl w:val="1"/>
          <w:numId w:val="13"/>
        </w:numPr>
        <w:autoSpaceDE w:val="0"/>
        <w:autoSpaceDN w:val="0"/>
        <w:adjustRightInd w:val="0"/>
      </w:pPr>
      <w:r>
        <w:t>Transmural infarct leads to sympathetic denervation (</w:t>
      </w:r>
      <w:proofErr w:type="spellStart"/>
      <w:r>
        <w:t>subendocardial</w:t>
      </w:r>
      <w:proofErr w:type="spellEnd"/>
      <w:r>
        <w:t xml:space="preserve"> ischemia may only damage vagal afferent). </w:t>
      </w:r>
      <w:r>
        <w:fldChar w:fldCharType="begin" w:fldLock="1"/>
      </w:r>
      <w:r w:rsidR="00052A79">
        <w:instrText>ADDIN CSL_CITATION {"citationItems":[{"id":"ITEM-1","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1","issue":"4","issued":{"date-parts":[["1990","10"]]},"page":"1095-1105","title":"Influence of myocardial ischemia and infarction on autonomic innervation of heart.","type":"article-journal","volume":"82"},"uris":["http://www.mendeley.com/documents/?uuid=30c66ae9-e894-4b93-9a03-d0d3717913d9"]},{"id":"ITEM-2","itemData":{"DOI":"10.1016/0735-1097(88)90110-6","ISSN":"07351097","abstract":"Transmural myocardial infarction interrupts sympathetic nerves and denervates viable muscle distal to myocardial infarction. The effect of sympathetic stimulation on responses to programmed ventricular stimulation was studied in dogs without myocardial infarction (Group I: n = 5), with transmural anterior wall myocardial infarction (Group II: n = 6) and with nontransmural anterior wall myocardial infarction (Group III: n = 9). Ventricular effective refractory period during sympathetic stimulation decreased by 16 ± 18, 1 ± 2 and 12 ± 8 ms (mean ± SD) in viable muscle of the inferoapical left ventricle in Groups I, II and III, respectively, suggesting efferent sympathetic denervation by transmural myocardial infarction only. Sustained ventricular tachycardia or fibrillation was induced more easily during sympathetic stimulation in six of the six dogs with transmural infarction, but in only two of the nine dogs with nontransmural infarction (p &lt; 0.01). It is concluded that the partial sympathetic denervation produced by transmural myocardial Infarction enhances the ease of induction of ventricular tachycardia and fibrillation during sympathetic stimulation. A similar mechanism may lead to increased risk for lethal arrhythmias during periods of high sympathetic tone in patients with transmural myocardial infarction. © 1988.","author":[{"dropping-particle":"","family":"Herre","given":"John M","non-dropping-particle":"","parse-names":false,"suffix":""},{"dropping-particle":"","family":"Wetstein","given":"Lewis","non-dropping-particle":"","parse-names":false,"suffix":""},{"dropping-particle":"","family":"Lin","given":"Yuh Lin","non-dropping-particle":"","parse-names":false,"suffix":""},{"dropping-particle":"","family":"Mills","given":"A Scott","non-dropping-particle":"","parse-names":false,"suffix":""},{"dropping-particle":"","family":"Dae","given":"Michael","non-dropping-particle":"","parse-names":false,"suffix":""},{"dropping-particle":"","family":"Thames","given":"Marc D","non-dropping-particle":"","parse-names":false,"suffix":""}],"container-title":"Journal of the American College of Cardiology","id":"ITEM-2","issue":"2","issued":{"date-parts":[["1988"]]},"page":"414-421","title":"Effect of transmural versus nontransmural myocardial infarction on inducibility of ventricular arrhythmias during sympathetic stimulation in dogs","type":"article-journal","volume":"11"},"uris":["http://www.mendeley.com/documents/?uuid=e28ecf9e-8602-4fa7-a5f7-354440cde7bd"]}],"mendeley":{"formattedCitation":"&lt;sup&gt;27,28&lt;/sup&gt;","plainTextFormattedCitation":"27,28","previouslyFormattedCitation":"(Herre et al., 1988; Zipes, 1990)"},"properties":{"noteIndex":0},"schema":"https://github.com/citation-style-language/schema/raw/master/csl-citation.json"}</w:instrText>
      </w:r>
      <w:r>
        <w:fldChar w:fldCharType="separate"/>
      </w:r>
      <w:r w:rsidR="00052A79" w:rsidRPr="00052A79">
        <w:rPr>
          <w:noProof/>
          <w:vertAlign w:val="superscript"/>
        </w:rPr>
        <w:t>27,28</w:t>
      </w:r>
      <w:r>
        <w:fldChar w:fldCharType="end"/>
      </w:r>
      <w:r>
        <w:t xml:space="preserve"> </w:t>
      </w:r>
      <w:proofErr w:type="gramStart"/>
      <w:r>
        <w:t>Afferent</w:t>
      </w:r>
      <w:proofErr w:type="gramEnd"/>
      <w:r>
        <w:t xml:space="preserve"> sympathetic/vagal denervation occurs within 90 minutes after infarct at site, which travel apical-to-basal. </w:t>
      </w:r>
      <w:r>
        <w:fldChar w:fldCharType="begin" w:fldLock="1"/>
      </w:r>
      <w:r w:rsidR="00052A79">
        <w:instrText>ADDIN CSL_CITATION {"citationItems":[{"id":"ITEM-1","itemData":{"ISSN":"0009-7322","PMID":"4017213","abstract":"We have demonstrated previously that sympathetic and vagal afferents travel in an apical-to-basal course in the heart, and can be stimulated selectively with epicardial applications of bradykinin and nicotine, respectively. In this study we tested the hypothesis that transmural myocardial infarction interrupts sympathetic and vagal afferent fibers traveling through the infarction and produces regions of afferent denervation in areas apical to the infarction. In open-chest, chloralose-anesthetized dogs, transmural myocardial infarction was created by embolizing a diagonal branch of the left anterior descending coronary artery with a vinyl latex solution that was injected directly into the artery and hardened rapidly. The transmural nature of the infarction was verified by the nitro blue tetrazolium staining technique for dehydrogenase enzymes. Epicardial applications of bradykinin (5 micrograms) and nicotine (50 micrograms) were used to stimulate chemically sensitive sympathetic and vagal afferent nerve endings, respectively. Twenty-nine dogs were studied before and 90 min after creation of transmural myocardial infarction. In 20 dogs, epicardial bradykinin applied before production of transmural myocardial infarction produced a maximal pressor response of 13 +/- 3 mm Hg 40 sec after application (p less than .01 vs preapplication values), while topical nicotine produced a maximal depressor response of 14 +/- 2 mm Hg (p less than .01 vs preapplication values) 20 sec after application at all sites tested. Ninety minutes after production of transmural myocardial infarction, epicardial sites basal to the infarction continued to respond normally to both drugs, while sites within the area of infarction and apical to the area (noninfarcted myocardium) no longer showed a pressor response to topical bradykinin or a depressor response to topical nicotine.(ABSTRACT TRUNCATED AT 250 WORDS)","author":[{"dropping-particle":"","family":"Barber","given":"M J","non-dropping-particle":"","parse-names":false,"suffix":""},{"dropping-particle":"","family":"Mueller","given":"T M","non-dropping-particle":"","parse-names":false,"suffix":""},{"dropping-particle":"","family":"Davies","given":"B G","non-dropping-particle":"","parse-names":false,"suffix":""},{"dropping-particle":"","family":"Gill","given":"R M","non-dropping-particle":"","parse-names":false,"suffix":""},{"dropping-particle":"","family":"Zipes","given":"D P","non-dropping-particle":"","parse-names":false,"suffix":""}],"container-title":"Circulation","id":"ITEM-1","issue":"3","issued":{"date-parts":[["1985","9"]]},"page":"623-31","title":"Interruption of sympathetic and vagal-mediated afferent responses by transmural myocardial infarction.","type":"article-journal","volume":"72"},"uris":["http://www.mendeley.com/documents/?uuid=5c13d5dd-62b8-3fd2-a866-d07e4c79ca6f"]}],"mendeley":{"formattedCitation":"&lt;sup&gt;29&lt;/sup&gt;","plainTextFormattedCitation":"29","previouslyFormattedCitation":"(Barber, Mueller, Davies, Gill, &amp; Zipes, 1985)"},"properties":{"noteIndex":0},"schema":"https://github.com/citation-style-language/schema/raw/master/csl-citation.json"}</w:instrText>
      </w:r>
      <w:r>
        <w:fldChar w:fldCharType="separate"/>
      </w:r>
      <w:r w:rsidR="00052A79" w:rsidRPr="00052A79">
        <w:rPr>
          <w:noProof/>
          <w:vertAlign w:val="superscript"/>
        </w:rPr>
        <w:t>29</w:t>
      </w:r>
      <w:r>
        <w:fldChar w:fldCharType="end"/>
      </w:r>
      <w:r>
        <w:t xml:space="preserve"> Non-transmural ischemia retains response to stimuli. </w:t>
      </w:r>
      <w:r>
        <w:fldChar w:fldCharType="begin" w:fldLock="1"/>
      </w:r>
      <w:r w:rsidR="00052A79">
        <w:instrText>ADDIN CSL_CITATION {"citationItems":[{"id":"ITEM-1","itemData":{"DOI":"10.1152/ajpheart.1988.255.1.H26","ISSN":"0363-6135","PMID":"3394822","abstract":"To determine the time course of afferent sympathetic and vagal denervation after coronary occlusion and that of neural recovery after reperfusion, we measured the vasopressor responses to bradykinin and the vasodepressor responses to nicotine applied in a felt pad to the left ventricular epicardium of open-chest dogs. Shortly after latex injection of a diagonal branch of the left anterior descending coronary artery (LAD), the vasopressor response to bradykinin applied to the transmural ischemic area (n = 7) or apically to it (n = 6) was interrupted or attenuated. In contrast, nontransmural ischemia produced by ligation of the diagonal branch did not attenuate the response to bradykinin applied to the ischemic region (n = 6) or apically to it (n = 7). Transmural ischemia produced by occlusion of a diagonal branch of the LAD and a lateral marginal branch of the left circumflex coronary artery (n = 8) or by intraluminal balloon occlusion of the LAD (n = 7) decreased the vasopressor response to bradykinin applied within or apically to the ischemic area in &lt; 13 min. The vasopressor response to bradykinin became attenuated when the myocardial blood flow in the epicardial test site decreased to ~ 40% or less of the control value. Nontransmural ischemia produced by occlusion of a diagonal branch (n = 7) attenuated the vasodepressor response to nicotine applied to the nonischemic area apically to the occlusion in &lt; 13 min. A 15-min coronary occlusion followed by reperfusion produced reversible attenuation of afferent neural responses. We conclude that ischemia interrupts afferent sympathetic and vagal cardiac reflex responses to bradykinin and nicotine and that these alterations are reversible after reperfusion.","author":[{"dropping-particle":"","family":"Inoue","given":"H.","non-dropping-particle":"","parse-names":false,"suffix":""},{"dropping-particle":"","family":"Skale","given":"B. T.","non-dropping-particle":"","parse-names":false,"suffix":""},{"dropping-particle":"","family":"Zipes","given":"D. P.","non-dropping-particle":"","parse-names":false,"suffix":""}],"container-title":"American Journal of Physiology-Heart and Circulatory Physiology","id":"ITEM-1","issue":"1","issued":{"date-parts":[["1988","7"]]},"page":"H26-H35","title":"Effects of ischemia on cardiac afferent sympathetic and vagal reflexes in dog","type":"article-journal","volume":"255"},"uris":["http://www.mendeley.com/documents/?uuid=10e7149c-a407-3910-835b-729abd262843"]}],"mendeley":{"formattedCitation":"&lt;sup&gt;30&lt;/sup&gt;","plainTextFormattedCitation":"30","previouslyFormattedCitation":"(Inoue, Skale, &amp; Zipes, 1988)"},"properties":{"noteIndex":0},"schema":"https://github.com/citation-style-language/schema/raw/master/csl-citation.json"}</w:instrText>
      </w:r>
      <w:r>
        <w:fldChar w:fldCharType="separate"/>
      </w:r>
      <w:r w:rsidR="00052A79" w:rsidRPr="00052A79">
        <w:rPr>
          <w:noProof/>
          <w:vertAlign w:val="superscript"/>
        </w:rPr>
        <w:t>30</w:t>
      </w:r>
      <w:r>
        <w:fldChar w:fldCharType="end"/>
      </w:r>
      <w:r>
        <w:t xml:space="preserve"> Transmural ischemia leads to apical loss of efferent sympathetic nerves within 20 minutes. </w:t>
      </w:r>
      <w:r>
        <w:fldChar w:fldCharType="begin" w:fldLock="1"/>
      </w:r>
      <w:r w:rsidR="00052A79">
        <w:instrText>ADDIN CSL_CITATION {"citationItems":[{"id":"ITEM-1","itemData":{"ISSN":"0009-7330","PMID":"3383360","abstract":"To determine the time course of efferent sympathetic denervation after transmural myocardial infarction (TMI) and of efferent vagal denervation after transmural or nontransmural myocardial infarction (NTMI), we measured effective refractory periods (ERP) basal and apical to TMI or NTMI in secobarbital-anesthetized, open-chest dogs. In eight dogs with latex-induced TMI, bilateral ansae subclaviae stimulation shortened ERP at all 45 apical and basal test sites before latex injection. After latex injection, ERP shortening was unchanged at all 15 basal sites but was eliminated (less than or equal to 2 msec shortening) at three apical sites in 5-20 minutes and at 14 of 30 apical sites 30-180 minutes after latex injection. At the remaining 13 apical sites, ERP shortening was not eliminated but attenuated significantly in 5-180 minutes. ERP shortening induced by infused norepinephrine (0.20-0.25 microgram/kg/min) did not differ between basal and apical test sites 3-4 hours after latex injection; that is, no supersensitivity occurred. Of six dogs with TMI produced by ligation of multiple coronary arteries without latex injection, ERP shortening induced by efferent sympathetic neural stimulation was eliminated at 10 apical sites in four dogs over a period of 3 hours. At 14 apical sites that did not show denervation in these six dogs, ERP shortening was unchanged. In seven dogs with latex-induced TMI, bilateral vagal stimulation lengthened ERP at all 40 apical and basal test sites before latex injection. Vagally induced ERP lengthening was unchanged at all 13 basal sites after latex injection. ERP lengthening was eliminated (less than or equal to 1 msec lengthening) at four of 27 apical sites in 5-20 minutes and at 13 apical sites 30-180 minutes after latex injection. At the remaining 10 apical sites, ERP lengthening was not eliminated but decreased significantly 3 hours after latex injection. Of nine dogs with ligation-induced NTMI, five dogs showed elimination of vagally induced ERP lengthening at eight apical sites in 3 hours after ligation. ERP lengthening induced by vagal stimulation was unchanged at all 17 basal sites in nine dogs with NTMI. We conclude that TMI produced by latex injection and ligation of multiple coronary arteries produces heterogeneous loss of efferent sympathetic innervation in noninfarcted apical sites as early as 5-20 minutes after coronary occlusion with more complete denervation occurring over time.(ABSTRACT TRUNCATED AT 400 WORDS)","author":[{"dropping-particle":"","family":"Inoue","given":"H","non-dropping-particle":"","parse-names":false,"suffix":""},{"dropping-particle":"","family":"Zipes","given":"D P","non-dropping-particle":"","parse-names":false,"suffix":""}],"container-title":"Circulation research","id":"ITEM-1","issue":"6","issued":{"date-parts":[["1988","6"]]},"page":"1111-20","title":"Time course of denervation of efferent sympathetic and vagal nerves after occlusion of the coronary artery in the canine heart.","type":"article-journal","volume":"62"},"uris":["http://www.mendeley.com/documents/?uuid=a4044873-d87a-3cd3-8ae8-7a5d424dc73a"]}],"mendeley":{"formattedCitation":"&lt;sup&gt;31&lt;/sup&gt;","plainTextFormattedCitation":"31","previouslyFormattedCitation":"(Inoue &amp; Zipes, 1988)"},"properties":{"noteIndex":0},"schema":"https://github.com/citation-style-language/schema/raw/master/csl-citation.json"}</w:instrText>
      </w:r>
      <w:r>
        <w:fldChar w:fldCharType="separate"/>
      </w:r>
      <w:r w:rsidR="00052A79" w:rsidRPr="00052A79">
        <w:rPr>
          <w:noProof/>
          <w:vertAlign w:val="superscript"/>
        </w:rPr>
        <w:t>31</w:t>
      </w:r>
      <w:r>
        <w:fldChar w:fldCharType="end"/>
      </w:r>
    </w:p>
    <w:p w14:paraId="18D9AF0B" w14:textId="74ED6569" w:rsidR="006601C4" w:rsidRDefault="006601C4" w:rsidP="006601C4">
      <w:pPr>
        <w:pStyle w:val="ListParagraph"/>
        <w:widowControl w:val="0"/>
        <w:numPr>
          <w:ilvl w:val="1"/>
          <w:numId w:val="13"/>
        </w:numPr>
        <w:autoSpaceDE w:val="0"/>
        <w:autoSpaceDN w:val="0"/>
        <w:adjustRightInd w:val="0"/>
      </w:pPr>
      <w:r>
        <w:t xml:space="preserve">Areas of cardiac tissue that have lost sympathetic innervation have supersensitive shortening of ERP to stimuli (e.g. NE or cervical ganglia stimulation), and have increased VF events. </w:t>
      </w:r>
      <w:r>
        <w:fldChar w:fldCharType="begin" w:fldLock="1"/>
      </w:r>
      <w:r w:rsidR="00052A79">
        <w:instrText>ADDIN CSL_CITATION {"citationItems":[{"id":"ITEM-1","itemData":{"DOI":"10.1161/01.CIR.75.4.877","ISSN":"00097322","PMID":"3829345","abstract":"Latex-induced transmural myocardial infarction or epicardial application of phenol interrupts sympathetic fibers innervating myocardium apical to the infarction or to the phenol-painted area. These denervated regions subsequently show supersensitive shortening of effective refractory period (ERP) in response to the infusion of norepinephrine (denervation supersensitivity). The purpose of this study was to test the hypothesis that such denervation supersensitivity is arrhythmogenic. Ventricular arrhythmias were elicited by programmed ventricular stimulation (PVS) during a control period, during bilateral stimulation of the ansae subclaviae (4 msec pulses, 4 Hz and 3 mA), and during the infusion of norepinephrine (0.5 μg/kg/min). Study groups consisted of 14 sham-operated dogs, 16 dogs with phenol painted over a diagonal branch, 13 dogs with latex embolization of a diagonal branch that resulted in transmural myocardial infarction, 14 dogs with a one-stage ligation of a diagonal branch producing nontransmural myocardial infarction, and 12 dogs undergoing both phenol painting and one-stage ligation of a diagonal branch. Four to 22 days after the first operation, PVS was performed in anesthetized, open-chest dogs after neural decentralization of the heart. Dogs with phenol painting on the epicardium and dogs in which latex was injected into a diagonal branch showed supersensitive shortening of ERP to infused norepinephrine at apical sites. PVS resulted in ventricular fibrillation more often during stimulation of the ansae subclaviae (p &lt; .001) and infusion of norepinephrine (p &lt; .001) than during the control state in dogs treated with phenol alone. The incidence of ventricular fibrillation was highest in dogs with ligation-induced infarction that received phenol compared with all other groups during control (p &lt; .001), stimulation of the ansae subclaviae (p &lt; .002), and the infusion of norepinephrine (p &lt; .01). Propranolol (0.5 mg/kg or 10 mg iv at maximum) attenuated supersensitive shortening of ERP and decreased the incidence of induction of ventricular fibrillation. We conclude that (1) the canine heart with phenol-induced sympathetic supersensitivity, but without myocardial infarction, is more vulnerable to PVS-induced ventricular fibrillation during the infusion of norepinephrine compared with the control group, (2) the canine heart with latex-induced myocardial infarction shows sympathetic supersensitivity, but is not more vulnerable to PVS-induced ven…","author":[{"dropping-particle":"","family":"Inoue","given":"H","non-dropping-particle":"","parse-names":false,"suffix":""},{"dropping-particle":"","family":"Zipes","given":"D P","non-dropping-particle":"","parse-names":false,"suffix":""}],"container-title":"Circulation","id":"ITEM-1","issue":"4","issued":{"date-parts":[["1987","4"]]},"page":"877-887","title":"Results of sympathetic denervation in the canine heart: Supersensitivity that may be arrhythmogenic","type":"article-journal","volume":"75"},"uris":["http://www.mendeley.com/documents/?uuid=3037b0e6-d790-3417-92bd-73b507daf406"]}],"mendeley":{"formattedCitation":"&lt;sup&gt;32&lt;/sup&gt;","plainTextFormattedCitation":"32","previouslyFormattedCitation":"(Inoue &amp; Zipes, 1987)"},"properties":{"noteIndex":0},"schema":"https://github.com/citation-style-language/schema/raw/master/csl-citation.json"}</w:instrText>
      </w:r>
      <w:r>
        <w:fldChar w:fldCharType="separate"/>
      </w:r>
      <w:r w:rsidR="00052A79" w:rsidRPr="00052A79">
        <w:rPr>
          <w:noProof/>
          <w:vertAlign w:val="superscript"/>
        </w:rPr>
        <w:t>32</w:t>
      </w:r>
      <w:r>
        <w:fldChar w:fldCharType="end"/>
      </w:r>
    </w:p>
    <w:p w14:paraId="721D051F" w14:textId="224EEEA5" w:rsidR="006601C4" w:rsidRDefault="006601C4" w:rsidP="006601C4">
      <w:pPr>
        <w:pStyle w:val="ListParagraph"/>
        <w:widowControl w:val="0"/>
        <w:numPr>
          <w:ilvl w:val="1"/>
          <w:numId w:val="13"/>
        </w:numPr>
        <w:autoSpaceDE w:val="0"/>
        <w:autoSpaceDN w:val="0"/>
        <w:adjustRightInd w:val="0"/>
      </w:pPr>
      <w:r>
        <w:t xml:space="preserve">Sympathetic efferent show different activity based on innervating ischemic vs non-ischemic territory. </w:t>
      </w:r>
      <w:r>
        <w:fldChar w:fldCharType="begin" w:fldLock="1"/>
      </w:r>
      <w:r w:rsidR="00052A79">
        <w:instrText>ADDIN CSL_CITATION {"citationItems":[{"id":"ITEM-1","itemData":{"DOI":"10.1152/ajpheart.1990.258.5.H1534","ISSN":"0002-9513","PMID":"2337185","abstract":"Efferent sympathetic activities were simultaneously recorded from two thoracic cardiac nerves in 33 chloralose-anesthetized dogs. Efferent innervation patterns were determined by electrical stimulation prior to recording in each animal. One of the nerves selected for recording was shown to innervate the proposed ischemic region, whereas the other nerve was selected because it was shown to innervate nonischemic regions. Left ventricular ischemia was produced by occlusion of a branch of either the left anterior descending (LAD) or left circumflex (LCX) coronary arteries. Heart rate was paced. Cardiac postganglionic sympathetic efferent activities were recorded during a 30-min coronary occlusion in 22 animals. Thirty minutes after LAD occlusion (n = 10), postganglionic sympathetic activity to ischemic myocardium was decreased (84 +/- 5% of control; P less than 0.05) while activity to nonischemic myocardium was unchanged. Thirty minutes after LCX occlusion (n = 12), postganglionic sympathetic activity to ischemic myocardium was also decreased (87 +/- 3% of control; P less than 0.01); however, sympathetic activity to nonischemic myocardium was increased (159 +/- 10% of control; P less than 0.001). Thus, in the anesthetized canine, regional left ventricular ischemia elicits differential sympathetic neural responses that are dependent on the location of the ischemic myocardium as well as the efferent destinations of the nerves. Changes in cardiac postganglionic sympathetic efferent activities are characterized by decreased activity to ischemic regions, with either no change or increased activity to nonischemic regions.","author":[{"dropping-particle":"","family":"Neely","given":"Brett H","non-dropping-particle":"","parse-names":false,"suffix":""},{"dropping-particle":"","family":"Hageman","given":"Gilbert R","non-dropping-particle":"","parse-names":false,"suffix":""}],"container-title":"The American journal of physiology","id":"ITEM-1","issue":"5 Pt 2","issued":{"date-parts":[["1990"]]},"page":"H1534-41","title":"Differential cardiac sympathetic activity during acute myocardial ischemia.","type":"article-journal","volume":"258"},"uris":["http://www.mendeley.com/documents/?uuid=4125512e-1982-4b6e-8cff-1192b7ff00cc"]}],"mendeley":{"formattedCitation":"&lt;sup&gt;33&lt;/sup&gt;","plainTextFormattedCitation":"33","previouslyFormattedCitation":"(Neely &amp; Hageman, 1990)"},"properties":{"noteIndex":0},"schema":"https://github.com/citation-style-language/schema/raw/master/csl-citation.json"}</w:instrText>
      </w:r>
      <w:r>
        <w:fldChar w:fldCharType="separate"/>
      </w:r>
      <w:r w:rsidR="00052A79" w:rsidRPr="00052A79">
        <w:rPr>
          <w:noProof/>
          <w:vertAlign w:val="superscript"/>
        </w:rPr>
        <w:t>33</w:t>
      </w:r>
      <w:r>
        <w:fldChar w:fldCharType="end"/>
      </w:r>
    </w:p>
    <w:p w14:paraId="5E5A6514" w14:textId="7AE98C89" w:rsidR="006601C4" w:rsidRDefault="006601C4" w:rsidP="006601C4">
      <w:pPr>
        <w:pStyle w:val="ListParagraph"/>
        <w:widowControl w:val="0"/>
        <w:numPr>
          <w:ilvl w:val="1"/>
          <w:numId w:val="13"/>
        </w:numPr>
        <w:autoSpaceDE w:val="0"/>
        <w:autoSpaceDN w:val="0"/>
        <w:adjustRightInd w:val="0"/>
      </w:pPr>
      <w:r>
        <w:t xml:space="preserve">Transmural ischemia, hitting </w:t>
      </w:r>
      <w:proofErr w:type="spellStart"/>
      <w:r>
        <w:t>epicardial</w:t>
      </w:r>
      <w:proofErr w:type="spellEnd"/>
      <w:r>
        <w:t xml:space="preserve"> layer (without collaterals like in dogs), triggers sympathetic afferent activity = leads to excitatory outflow. </w:t>
      </w:r>
      <w:r>
        <w:fldChar w:fldCharType="begin" w:fldLock="1"/>
      </w:r>
      <w:r w:rsidR="00052A79">
        <w:instrText>ADDIN CSL_CITATION {"citationItems":[{"id":"ITEM-1","itemData":{"DOI":"10.1161/01.CIR.84.1.357","ISSN":"00097322","abstract":"91284342 Department of Medicine, Medical College of Virginia/Virginia Commonwealth University, Richmond BACKGROUND. Left ventricular sympathetic afferent nerves are located mainly in superficial epicardial layers. Reflex excitatory responses mediated by sympathetic afferent nerves have been observed during myocardial ischemia in cats and humans but not in dogs. Previous canine studies have induced ischemia by occlusion of a coronary artery. Extensive collateral circulation in the canine heart may limit ischemia of epicardial layers during simple coronary occlusion, resulting in little stimulation of sympathetic afferent nerves and minimal reflex excitatory responses. METHODS AND RESULTS. In anesthetized dogs with sinoaortic and vagal deafferentation, we determined whether reflex sympathoexcitatory responses mediated by sympathetic afferents occurred during transmural myocardial ischemia. Reflex sympathoexcitation was quantitated by direct recording from either efferent renal (n = 20) or cardiac (n = 5) sympathetic nerves. Responses of arterial pressure and efferent sympathetic nerve activity were measured during simple occlusion of the anterior descending artery (LAD alone) and during LAD occlusion with a circumflex stenosis (LAD + CIRC). This circumflex stenosis was adjusted to abolish coronary vasodilator reserve without reducing basal flow. We observed significantly greater reflex increases in renal (32 +/- 5%) and cardiac (58 +/- 15%) nerve activity during LAD + CIRC than during LAD alone (14 +/- 6% and 8 +/- 7%, respectively). Reflex changes in renal nerve activity during LAD + CIRC were abolished by interruption of cardiac sympathetic afferent pathways (n = 5). In eight experiments, myocardial blood flow was measured during the two coronary occlusions. These experiments confirmed that LAD + CIRC elicited more transmural ischemia in the LAD distribution than did LAD alone. However, these experiments also revealed that LAD + CIRC elicited endocardial ischemia in the circumflex distribution. In five additional experiments, regional sympathetic deafferentation of the posterior left ventricle by epicardial application of 88% phenol along the atrioventricular groove had no significant effect on renal nerve responses to LAD + CIRC (36 +/- 5% increase before phenol versus 31 +/- 3% increase after phenol). These results indicate that endocardial ischemia in the circumflex distribution did not contribute to the reflex increases in nerve activity that were n…","author":[{"dropping-particle":"","family":"Minisi","given":"Anthony J","non-dropping-particle":"","parse-names":false,"suffix":""},{"dropping-particle":"","family":"Thames","given":"Marc D","non-dropping-particle":"","parse-names":false,"suffix":""}],"container-title":"Circulation","id":"ITEM-1","issue":"1","issued":{"date-parts":[["1991","7"]]},"page":"357-367","title":"Activation of cardiac sympathetic afferents during coronary occlusion. Evidence for reflex activation of sympathetic nervous system during transmural myocardial ischemia in the dog","type":"article-journal","volume":"84"},"uris":["http://www.mendeley.com/documents/?uuid=aad2de37-a3a4-448c-bc24-52ac8d909db6"]}],"mendeley":{"formattedCitation":"&lt;sup&gt;34&lt;/sup&gt;","plainTextFormattedCitation":"34","previouslyFormattedCitation":"(Anthony J Minisi &amp; Thames, 1991)"},"properties":{"noteIndex":0},"schema":"https://github.com/citation-style-language/schema/raw/master/csl-citation.json"}</w:instrText>
      </w:r>
      <w:r>
        <w:fldChar w:fldCharType="separate"/>
      </w:r>
      <w:r w:rsidR="00052A79" w:rsidRPr="00052A79">
        <w:rPr>
          <w:noProof/>
          <w:vertAlign w:val="superscript"/>
        </w:rPr>
        <w:t>34</w:t>
      </w:r>
      <w:r>
        <w:fldChar w:fldCharType="end"/>
      </w:r>
      <w:r>
        <w:t xml:space="preserve">. Left ventricular wall has asymmetric </w:t>
      </w:r>
      <w:proofErr w:type="spellStart"/>
      <w:r>
        <w:t>sympathovagal</w:t>
      </w:r>
      <w:proofErr w:type="spellEnd"/>
      <w:r>
        <w:t xml:space="preserve"> innervation: vagal afferent preferentially distribute to inferior-posterior LV wall, sympathetic afferent are equally distributed (tested by inducing ischemia). </w:t>
      </w:r>
      <w:r>
        <w:fldChar w:fldCharType="begin" w:fldLock="1"/>
      </w:r>
      <w:r w:rsidR="00052A79">
        <w:instrText>ADDIN CSL_CITATION {"citationItems":[{"id":"ITEM-1","itemData":{"ISSN":"0009-7322","PMID":"8419013","abstract":"BACKGROUND Stimulation of left ventricular (LV) receptors with sympathetic afferents generally results in reflex sympathoexcitatory responses. Stimulation of LV receptors with vagal afferents results in reflex sympathoinhibitory responses. Vagal afferents are known to be preferentially distributed to the inferoposterior (IP) wall of the LV. We tested the hypothesis that there is also a preferential distribution of LV sympathetic afferents. METHODS AND RESULTS We measured reflex responses to stimulation of sympathetic afferents located in the anterior and IP LV: We used myocardial ischemia and chemical stimuli to increase the activity of the sensory endings in 15 chloralose-anesthetized, mechanically ventilated dogs with sinoaortic denervation and vagotomy. Reflex responses were assessed by direct recordings of efferent renal sympathetic nerve activity (RSNA). In nine dogs, maximal RSNA changes elicited by transmural anterior myocardial ischemia (22.6 +/- 3.9% increase from baseline nerve traffic) were not significantly different from maximal RSNA changes observed during transmural IP ischemia (27.1 +/- 4.4%). Similar changes in mean arterial and left atrial pressures were noted during transmural anterior and IP ischemia. In eight dogs, maximal changes of RSNA elicited by epicardial or intracoronary bradykinin to the anterior LV were not significantly different from those observed during bradykinin to the IP LV (anterior epicardial bradykinin, 76.7 +/- 11.7%; IP epicardial bradykinin, 72.2 +/- 10.0%; anterior intracoronary bradykinin, 84.6 +/- 21.0%; IP intracoronary bradykinin, 88.8 +/- 17.3%). CONCLUSIONS We conclude that cardiac receptors with sympathetic afferents are distributed equally to the IP and anterior regions of the LV.","author":[{"dropping-particle":"","family":"Minisi","given":"A J","non-dropping-particle":"","parse-names":false,"suffix":""},{"dropping-particle":"","family":"Thames","given":"M D","non-dropping-particle":"","parse-names":false,"suffix":""}],"container-title":"Circulation","id":"ITEM-1","issue":"1","issued":{"date-parts":[["1993","1"]]},"page":"240-6","title":"Distribution of left ventricular sympathetic afferents demonstrated by reflex responses to transmural myocardial ischemia and to intracoronary and epicardial bradykinin.","type":"article-journal","volume":"87"},"uris":["http://www.mendeley.com/documents/?uuid=5113097e-f8e1-37ba-aefa-f01f79a422b0"]}],"mendeley":{"formattedCitation":"&lt;sup&gt;35&lt;/sup&gt;","plainTextFormattedCitation":"35","previouslyFormattedCitation":"(A J Minisi &amp; Thames, 1993)"},"properties":{"noteIndex":0},"schema":"https://github.com/citation-style-language/schema/raw/master/csl-citation.json"}</w:instrText>
      </w:r>
      <w:r>
        <w:fldChar w:fldCharType="separate"/>
      </w:r>
      <w:r w:rsidR="00052A79" w:rsidRPr="00052A79">
        <w:rPr>
          <w:noProof/>
          <w:vertAlign w:val="superscript"/>
        </w:rPr>
        <w:t>35</w:t>
      </w:r>
      <w:r>
        <w:fldChar w:fldCharType="end"/>
      </w:r>
    </w:p>
    <w:p w14:paraId="4CE4A2FB" w14:textId="2E2F60FF" w:rsidR="006601C4" w:rsidRDefault="006601C4" w:rsidP="006601C4">
      <w:pPr>
        <w:pStyle w:val="ListParagraph"/>
        <w:widowControl w:val="0"/>
        <w:numPr>
          <w:ilvl w:val="1"/>
          <w:numId w:val="13"/>
        </w:numPr>
        <w:autoSpaceDE w:val="0"/>
        <w:autoSpaceDN w:val="0"/>
        <w:adjustRightInd w:val="0"/>
      </w:pPr>
      <w:r>
        <w:t xml:space="preserve">Ischemia leads to IC neuronal remodeling, with immediate/persistent increase in NOS-neurons, with hypersensitivity to NE stimuli (increase GP excitability, augmented post-MI). </w:t>
      </w:r>
      <w:r>
        <w:fldChar w:fldCharType="begin" w:fldLock="1"/>
      </w:r>
      <w:r w:rsidR="00052A79">
        <w:instrText>ADDIN CSL_CITATION {"citationItems":[{"id":"ITEM-1","itemData":{"DOI":"10.1016/j.autneu.2013.10.008","ISSN":"15660702","abstract":"Myocardial infarction (MI) is associated with remodeling of the heart and neurohumoral control systems. The objective of this study was to define time-dependent changes in intrinsic cardiac (IC) neuronal excitability, synaptic efficacy, and neurochemical modulation following MI. MI was produced in guinea pigs by ligation of the coronary artery and associated vein on the dorsal surface of the heart. Animals were recovered for 4, 7, 14, or 50. days. Intracellular voltage recordings were obtained in whole mounts of the cardiac neuronal plexus to determine passive and active neuronal properties of IC neurons. Immunohistochemical analysis demonstrated an immediate and persistent increase in the percentage of IC neurons immunoreactive for neuronal nitric oxide synthase. Examination of individual neuronal properties demonstrated that afterhyperpolarizing potentials were significantly decreased in both amplitude and time course of recovery at 7. days post-MI. These parameters returned to control values by 50. days post-MI. Synaptic efficacy, as determined by the stimulation of axonal inputs, was enhanced at 7. days post-MI only. Neuronal excitability in absence of agonist challenge was unchanged following MI. Norepinephrine increased IC excitability to intracellular current injections, a response that was augmented post-MI. Angiotensin II potentiation of norepinephrine and bethanechol-induced excitability, evident in controls, was abolished post-MI. This study demonstrates that MI induces both persistent and transient changes in IC neuronal functions immediately following injury. Alterations in the IC neuronal network, which persist for weeks after the initial insult, may lead to alterations in autonomic signaling and cardiac control. © 2013 Elsevier B.V.","author":[{"dropping-particle":"","family":"Hardwick","given":"Jean C","non-dropping-particle":"","parse-names":false,"suffix":""},{"dropping-particle":"","family":"Ryan","given":"Shannon E","non-dropping-particle":"","parse-names":false,"suffix":""},{"dropping-particle":"","family":"Beaumont","given":"Eric","non-dropping-particle":"","parse-names":false,"suffix":""},{"dropping-particle":"","family":"Ardell","given":"Jeffrey L","non-dropping-particle":"","parse-names":false,"suffix":""},{"dropping-particle":"","family":"Southerland","given":"E Marie","non-dropping-particle":"","parse-names":false,"suffix":""}],"container-title":"Autonomic Neuroscience: Basic and Clinical","id":"ITEM-1","issue":"1","issued":{"date-parts":[["2014"]]},"page":"4-12","title":"Dynamic remodeling of the guinea pig intrinsic cardiac plexus induced by chronic myocardial infarction","type":"article-journal","volume":"181"},"uris":["http://www.mendeley.com/documents/?uuid=08cef822-3846-3adf-b765-4fdf340df181"]}],"mendeley":{"formattedCitation":"&lt;sup&gt;36&lt;/sup&gt;","plainTextFormattedCitation":"36","previouslyFormattedCitation":"(Hardwick, Ryan, Beaumont, Ardell, &amp; Southerland, 2014)"},"properties":{"noteIndex":0},"schema":"https://github.com/citation-style-language/schema/raw/master/csl-citation.json"}</w:instrText>
      </w:r>
      <w:r>
        <w:fldChar w:fldCharType="separate"/>
      </w:r>
      <w:r w:rsidR="00052A79" w:rsidRPr="00052A79">
        <w:rPr>
          <w:noProof/>
          <w:vertAlign w:val="superscript"/>
        </w:rPr>
        <w:t>36</w:t>
      </w:r>
      <w:r>
        <w:fldChar w:fldCharType="end"/>
      </w:r>
    </w:p>
    <w:p w14:paraId="7A4D548A" w14:textId="49C4FD21" w:rsidR="006601C4" w:rsidRDefault="006601C4" w:rsidP="006601C4">
      <w:pPr>
        <w:pStyle w:val="ListParagraph"/>
        <w:widowControl w:val="0"/>
        <w:numPr>
          <w:ilvl w:val="1"/>
          <w:numId w:val="13"/>
        </w:numPr>
        <w:autoSpaceDE w:val="0"/>
        <w:autoSpaceDN w:val="0"/>
        <w:adjustRightInd w:val="0"/>
      </w:pPr>
      <w:r>
        <w:t xml:space="preserve">Response to ischemia can be denervation vs. </w:t>
      </w:r>
      <w:proofErr w:type="spellStart"/>
      <w:r>
        <w:t>hyperinnervation</w:t>
      </w:r>
      <w:proofErr w:type="spellEnd"/>
      <w:r>
        <w:t xml:space="preserve">, leads to </w:t>
      </w:r>
      <w:proofErr w:type="spellStart"/>
      <w:r>
        <w:t>heterogenous</w:t>
      </w:r>
      <w:proofErr w:type="spellEnd"/>
      <w:r>
        <w:t xml:space="preserve"> sympathetic fibers (increased </w:t>
      </w:r>
      <w:proofErr w:type="spellStart"/>
      <w:r>
        <w:t>arrhythmogenesis</w:t>
      </w:r>
      <w:proofErr w:type="spellEnd"/>
      <w:r>
        <w:t xml:space="preserve">). </w:t>
      </w:r>
      <w:r>
        <w:fldChar w:fldCharType="begin" w:fldLock="1"/>
      </w:r>
      <w:r w:rsidR="00052A79">
        <w:instrText>ADDIN CSL_CITATION {"citationItems":[{"id":"ITEM-1","itemData":{"DOI":"10.1016/j.ccep.2017.08.002","ISBN":"9780323552684","ISSN":"18779190","PMID":"29173409","abstract":"Neural remodeling in the autonomic nervous system contributes to sudden cardiac death. The fabric of cardiac excitability and propagation is controlled by autonomic innervation. Heart disease predisposes to malignant ventricular arrhythmias by causing neural remodeling at the level of the myocardium, the intrinsic cardiac ganglia, extracardiac intrathoracic sympathetic ganglia, extrathoracic ganglia, spinal cord, and the brainstem, as well as the higher centers and the cortex. Therapeutic strategies at each of these levels aim to restore the balance between the sympathetic and parasympathetic branches. Understanding this complex neural network will provide important therapeutic insights into the treatment of sudden cardiac death.","author":[{"dropping-particle":"","family":"Huang","given":"William A.","non-dropping-particle":"","parse-names":false,"suffix":""},{"dropping-particle":"","family":"Boyle","given":"Noel G.","non-dropping-particle":"","parse-names":false,"suffix":""},{"dropping-particle":"","family":"Vaseghi","given":"Marmar","non-dropping-particle":"","parse-names":false,"suffix":""}],"container-title":"Cardiac Electrophysiology Clinics","id":"ITEM-1","issue":"4","issued":{"date-parts":[["2017"]]},"page":"665-679","title":"Cardiac Innervation and the Autonomic Nervous System in Sudden Cardiac Death","type":"article","volume":"9"},"uris":["http://www.mendeley.com/documents/?uuid=1ec3e986-bc11-42e2-bf81-7716bc43ff3d"]}],"mendeley":{"formattedCitation":"&lt;sup&gt;37&lt;/sup&gt;","plainTextFormattedCitation":"37","previouslyFormattedCitation":"(Huang, Boyle, &amp; Vaseghi, 2017)"},"properties":{"noteIndex":0},"schema":"https://github.com/citation-style-language/schema/raw/master/csl-citation.json"}</w:instrText>
      </w:r>
      <w:r>
        <w:fldChar w:fldCharType="separate"/>
      </w:r>
      <w:r w:rsidR="00052A79" w:rsidRPr="00052A79">
        <w:rPr>
          <w:noProof/>
          <w:vertAlign w:val="superscript"/>
        </w:rPr>
        <w:t>37</w:t>
      </w:r>
      <w:r>
        <w:fldChar w:fldCharType="end"/>
      </w:r>
      <w:r>
        <w:t xml:space="preserve"> Nerve sprouting theory: increased sympathetic neurons lead to increased VT/VF in ischemia (induced by nerve growth factor in LSG), and in chronic myocardial ischemia, higher amount of LSG sympathetic nerve sprouting occurs. </w:t>
      </w:r>
      <w:r>
        <w:fldChar w:fldCharType="begin" w:fldLock="1"/>
      </w:r>
      <w:r w:rsidR="00052A79">
        <w:instrText>ADDIN CSL_CITATION {"citationItems":[{"id":"ITEM-1","itemData":{"DOI":"10.1161/01.RES.86.7.816","ISSN":"0009-7330","PMID":"10764417","abstract":"The factors that contribute to the occurrence of sudden cardiac death (SCD) in patients with chronic myocardial infarction (MI) are not entirely clear. The present study tests the hypothesis that augmented sympathetic nerve regeneration (nerve sprouting) increases the probability of ventricular tachycardia (VT), ventricular fibrillation (VF), and SCD in chronic MI. In dogs with MI and complete atrioventricular (AV) block, we induced cardiac sympathetic nerve sprouting by infusing nerve growth factor (NGF) to the left stellate ganglion (experimental group, n=9). Another 6 dogs with MI and complete AV block but without NGF infusion served as controls (n=6). Immunocytochemical staining revealed a greater magnitude of sympathetic nerve sprouting in the experimental group than in the control group. After MI, all dogs showed spontaneous VT that persisted for 5.8+/-2.0 days (phase 1 VT). Spontaneous VT reappeared 13.1+/-6.0 days after surgery (phase 2 VT). The frequency of phase 2 VT was 10-fold higher in the experimental group (2.0+/-2.0/d) than in the control group (0.2+/-0.2/d, P&lt;0.05). Four dogs in the experimental group but none in the control group died suddenly of spontaneous VF. We conclude that MI results in sympathetic nerve sprouting. NGF infusion to the left stellate ganglion in dogs with chronic MI and AV block augments sympathetic nerve sprouting and creates a high-yield model of spontaneous VT, VF, and SCD. The magnitude of sympathetic nerve sprouting may be an important determinant of SCD in chronic MI.","author":[{"dropping-particle":"","family":"Cao","given":"Ji-Min","non-dropping-particle":"","parse-names":false,"suffix":""},{"dropping-particle":"","family":"Chen","given":"Lan S","non-dropping-particle":"","parse-names":false,"suffix":""},{"dropping-particle":"","family":"KenKnight","given":"Bruce H","non-dropping-particle":"","parse-names":false,"suffix":""},{"dropping-particle":"","family":"Ohara","given":"Toshihiko","non-dropping-particle":"","parse-names":false,"suffix":""},{"dropping-particle":"","family":"Lee","given":"Moon-Hyoung","non-dropping-particle":"","parse-names":false,"suffix":""},{"dropping-particle":"","family":"Tsai","given":"Jerome","non-dropping-particle":"","parse-names":false,"suffix":""},{"dropping-particle":"","family":"Lai","given":"William W","non-dropping-particle":"","parse-names":false,"suffix":""},{"dropping-particle":"","family":"Karagueuzian","given":"Hrayr S","non-dropping-particle":"","parse-names":false,"suffix":""},{"dropping-particle":"","family":"Wolf","given":"Paul L","non-dropping-particle":"","parse-names":false,"suffix":""},{"dropping-particle":"","family":"Fishbein","given":"Michael C","non-dropping-particle":"","parse-names":false,"suffix":""},{"dropping-particle":"","family":"Chen","given":"Peng-Sheng","non-dropping-particle":"","parse-names":false,"suffix":""}],"container-title":"Circulation Research","id":"ITEM-1","issue":"7","issued":{"date-parts":[["2000","4","14"]]},"page":"816-821","title":"Nerve Sprouting and Sudden Cardiac Death","type":"article-journal","volume":"86"},"uris":["http://www.mendeley.com/documents/?uuid=3bea9807-0c7a-3431-8366-bf85332257a7"]},{"id":"ITEM-2","itemData":{"DOI":"10.1016/s0008-6363(00)00308-4","ISSN":"0008-6363","PMID":"11334845","abstract":"The purpose of this article is to review the nerve sprouting hypothesis of sudden cardiac death. It is known that sympathetic stimulation is important in the generation of sudden cardiac death. For example, there is a diurnal variation of sudden death rate in patients with myocardial infarction. Beta blockers, or drugs with beta blocking effects, are known to prevent sudden cardiac death. It was unclear if the cardiac nerves in the heart play only a passive role in the mechanisms of sudden death. To determine if nerve sprouting and neural remodeling occur after myocardial infarction, we performed immunocytochemical studies of cardiac nerves in explanted native hearts of transplant recipients. We found that there was a positive correlation between nerve density and a clinical history of ventricular arrhythmia. Encouraged by these results, we performed a study in dogs to determine whether or not nerve growth factor (NGF) infusion to the left stellate ganglion can facilitate the development of ventricular tachycardia (VT), ventricular fibrillation (VF), and sudden cardiac death (SCD). The results showed that augmented myocardial sympathetic nerve sprouting through NGF infusion plus atrioventricular (AV) block and MI result in a 44% incidence (four of nine dogs) of SCD and a high incidence of VT in the chronic phase of MI. In contrast, none of the six dogs (with AV block and MI) without NGF infusion died suddenly or had frequent VT episodes. Based on these findings, we propose the nerve sprouting hypothesis of ventricular arrhythmia and SCD. The hypothesis states that MI results in nerve injury, followed by sympathetic nerve sprouting and regional (heterogeneous) myocardial hyperinnervation. The coupling between augmented sympathetic nerve sprouting with electrically remodeled myocardium results in VT, VF and SCD. Modification of nerve sprouting after MI may provide a novel opportunity for arrhythmia control.","author":[{"dropping-particle":"","family":"Chen","given":"P S","non-dropping-particle":"","parse-names":false,"suffix":""},{"dropping-particle":"","family":"Chen","given":"L S","non-dropping-particle":"","parse-names":false,"suffix":""},{"dropping-particle":"","family":"Cao","given":"J M","non-dropping-particle":"","parse-names":false,"suffix":""},{"dropping-particle":"","family":"Sharifi","given":"B","non-dropping-particle":"","parse-names":false,"suffix":""},{"dropping-particle":"","family":"Karagueuzian","given":"H S","non-dropping-particle":"","parse-names":false,"suffix":""},{"dropping-particle":"","family":"Fishbein","given":"M C","non-dropping-particle":"","parse-names":false,"suffix":""}],"container-title":"Cardiovascular research","id":"ITEM-2","issue":"2","issued":{"date-parts":[["2001","5"]]},"page":"409-16","title":"Sympathetic nerve sprouting, electrical remodeling and the mechanisms of sudden cardiac death.","type":"article-journal","volume":"50"},"uris":["http://www.mendeley.com/documents/?uuid=a8706917-e6b6-383c-9bf5-b06c746f846f"]}],"mendeley":{"formattedCitation":"&lt;sup&gt;38,39&lt;/sup&gt;","plainTextFormattedCitation":"38,39","previouslyFormattedCitation":"(Cao et al., 2000; Chen et al., 2001)"},"properties":{"noteIndex":0},"schema":"https://github.com/citation-style-language/schema/raw/master/csl-citation.json"}</w:instrText>
      </w:r>
      <w:r>
        <w:fldChar w:fldCharType="separate"/>
      </w:r>
      <w:r w:rsidR="00052A79" w:rsidRPr="00052A79">
        <w:rPr>
          <w:noProof/>
          <w:vertAlign w:val="superscript"/>
        </w:rPr>
        <w:t>38,39</w:t>
      </w:r>
      <w:r>
        <w:fldChar w:fldCharType="end"/>
      </w:r>
    </w:p>
    <w:p w14:paraId="4DD299E9" w14:textId="77777777" w:rsidR="006601C4" w:rsidRDefault="006601C4" w:rsidP="006601C4"/>
    <w:p w14:paraId="1DB0F0AD" w14:textId="58E33A48" w:rsidR="00AB6627" w:rsidRDefault="00AB6627" w:rsidP="00AB6627"/>
    <w:p w14:paraId="203FC79B" w14:textId="380D96EA" w:rsidR="00AB6627" w:rsidRDefault="00AB6627" w:rsidP="00AB6627">
      <w:pPr>
        <w:pStyle w:val="Heading1"/>
      </w:pPr>
      <w:r>
        <w:br w:type="column"/>
      </w:r>
      <w:r>
        <w:lastRenderedPageBreak/>
        <w:t>EFFECT OF CATECHOLAMINES</w:t>
      </w:r>
    </w:p>
    <w:p w14:paraId="16920382" w14:textId="7A9D611F" w:rsidR="00AB6627" w:rsidRDefault="00AB6627" w:rsidP="00AB6627"/>
    <w:p w14:paraId="317ECF9B" w14:textId="77777777" w:rsidR="00AB6627" w:rsidRDefault="00AB6627" w:rsidP="00AB6627">
      <w:pPr>
        <w:pStyle w:val="ListParagraph"/>
        <w:numPr>
          <w:ilvl w:val="0"/>
          <w:numId w:val="21"/>
        </w:numPr>
      </w:pPr>
      <w:r>
        <w:t>Catecholamine-based necrosis</w:t>
      </w:r>
    </w:p>
    <w:p w14:paraId="68EF3550" w14:textId="77777777" w:rsidR="00AB6627" w:rsidRDefault="00AB6627" w:rsidP="00AB6627">
      <w:pPr>
        <w:pStyle w:val="ListParagraph"/>
        <w:numPr>
          <w:ilvl w:val="1"/>
          <w:numId w:val="21"/>
        </w:numPr>
      </w:pPr>
      <w:r>
        <w:t xml:space="preserve">Malignant effects of </w:t>
      </w:r>
      <w:proofErr w:type="spellStart"/>
      <w:r>
        <w:t>catecholamines</w:t>
      </w:r>
      <w:proofErr w:type="spellEnd"/>
    </w:p>
    <w:p w14:paraId="3BDD2D42" w14:textId="77777777" w:rsidR="00AB6627" w:rsidRDefault="00AB6627" w:rsidP="00AB6627">
      <w:pPr>
        <w:pStyle w:val="ListParagraph"/>
        <w:numPr>
          <w:ilvl w:val="2"/>
          <w:numId w:val="21"/>
        </w:numPr>
      </w:pPr>
      <w:proofErr w:type="spellStart"/>
      <w:r>
        <w:t>Takotsubo</w:t>
      </w:r>
      <w:proofErr w:type="spellEnd"/>
      <w:r>
        <w:t xml:space="preserve"> to discuss apical ballooning</w:t>
      </w:r>
    </w:p>
    <w:p w14:paraId="2F1E05BC" w14:textId="77777777" w:rsidR="00AB6627" w:rsidRDefault="00AB6627" w:rsidP="00AB6627">
      <w:pPr>
        <w:pStyle w:val="ListParagraph"/>
        <w:numPr>
          <w:ilvl w:val="3"/>
          <w:numId w:val="21"/>
        </w:numPr>
      </w:pPr>
      <w:r>
        <w:t xml:space="preserve">Mortality with </w:t>
      </w:r>
      <w:proofErr w:type="spellStart"/>
      <w:r>
        <w:t>Takotsubo</w:t>
      </w:r>
      <w:proofErr w:type="spellEnd"/>
      <w:r>
        <w:t xml:space="preserve"> is same with traditional </w:t>
      </w:r>
      <w:proofErr w:type="spellStart"/>
      <w:r>
        <w:t>AcS</w:t>
      </w:r>
      <w:proofErr w:type="spellEnd"/>
    </w:p>
    <w:p w14:paraId="2DCEBF16" w14:textId="77777777" w:rsidR="00AB6627" w:rsidRDefault="00AB6627" w:rsidP="00AB6627">
      <w:pPr>
        <w:pStyle w:val="ListParagraph"/>
        <w:numPr>
          <w:ilvl w:val="2"/>
          <w:numId w:val="21"/>
        </w:numPr>
      </w:pPr>
      <w:proofErr w:type="spellStart"/>
      <w:r>
        <w:t>Wellen’s</w:t>
      </w:r>
      <w:proofErr w:type="spellEnd"/>
      <w:r>
        <w:t xml:space="preserve"> T waves occur in setting of significant apical NE levels</w:t>
      </w:r>
    </w:p>
    <w:p w14:paraId="6F8574E6" w14:textId="77777777" w:rsidR="00AB6627" w:rsidRDefault="00AB6627" w:rsidP="00AB6627">
      <w:pPr>
        <w:pStyle w:val="ListParagraph"/>
        <w:numPr>
          <w:ilvl w:val="3"/>
          <w:numId w:val="21"/>
        </w:numPr>
      </w:pPr>
      <w:r>
        <w:t>Stress events</w:t>
      </w:r>
    </w:p>
    <w:p w14:paraId="6DE28773" w14:textId="77777777" w:rsidR="00AB6627" w:rsidRDefault="00AB6627" w:rsidP="00AB6627">
      <w:pPr>
        <w:pStyle w:val="ListParagraph"/>
        <w:numPr>
          <w:ilvl w:val="3"/>
          <w:numId w:val="21"/>
        </w:numPr>
      </w:pPr>
      <w:r>
        <w:t>Cerebral injury</w:t>
      </w:r>
    </w:p>
    <w:p w14:paraId="26733633" w14:textId="760B736F" w:rsidR="00AB6627" w:rsidRDefault="00AB6627" w:rsidP="00AB6627">
      <w:pPr>
        <w:pStyle w:val="ListParagraph"/>
        <w:numPr>
          <w:ilvl w:val="2"/>
          <w:numId w:val="21"/>
        </w:numPr>
      </w:pPr>
      <w:r>
        <w:t>Effect of adrenergic receptor density on apex of the heart</w:t>
      </w:r>
    </w:p>
    <w:p w14:paraId="30587212" w14:textId="38F9DAF2" w:rsidR="006601C4" w:rsidRDefault="006601C4" w:rsidP="006601C4"/>
    <w:p w14:paraId="64513FDE" w14:textId="01CFA42B" w:rsidR="006601C4" w:rsidRDefault="006601C4" w:rsidP="006601C4">
      <w:pPr>
        <w:pStyle w:val="Heading2"/>
      </w:pPr>
      <w:r>
        <w:t>Neurotransmitters</w:t>
      </w:r>
    </w:p>
    <w:p w14:paraId="153CF797" w14:textId="77777777" w:rsidR="006601C4" w:rsidRDefault="006601C4" w:rsidP="006601C4"/>
    <w:p w14:paraId="2CF2F9E7" w14:textId="77777777" w:rsidR="00AB6627" w:rsidRDefault="00AB6627" w:rsidP="00AB6627">
      <w:pPr>
        <w:pStyle w:val="ListParagraph"/>
        <w:numPr>
          <w:ilvl w:val="1"/>
          <w:numId w:val="21"/>
        </w:numPr>
      </w:pPr>
      <w:r>
        <w:t>Important neurotransmitters that mediate sympathetic tone</w:t>
      </w:r>
    </w:p>
    <w:p w14:paraId="0069CF50" w14:textId="77777777" w:rsidR="00AB6627" w:rsidRDefault="00AB6627" w:rsidP="00AB6627">
      <w:pPr>
        <w:pStyle w:val="ListParagraph"/>
        <w:numPr>
          <w:ilvl w:val="2"/>
          <w:numId w:val="21"/>
        </w:numPr>
      </w:pPr>
      <w:r>
        <w:t>Sympathetic signals</w:t>
      </w:r>
    </w:p>
    <w:p w14:paraId="7642F2F8" w14:textId="77777777" w:rsidR="00AB6627" w:rsidRDefault="00AB6627" w:rsidP="00AB6627">
      <w:pPr>
        <w:pStyle w:val="ListParagraph"/>
        <w:numPr>
          <w:ilvl w:val="3"/>
          <w:numId w:val="21"/>
        </w:numPr>
      </w:pPr>
      <w:r>
        <w:t>NE</w:t>
      </w:r>
    </w:p>
    <w:p w14:paraId="01701C2B" w14:textId="77777777" w:rsidR="00AB6627" w:rsidRDefault="00AB6627" w:rsidP="00AB6627">
      <w:pPr>
        <w:pStyle w:val="ListParagraph"/>
        <w:numPr>
          <w:ilvl w:val="4"/>
          <w:numId w:val="21"/>
        </w:numPr>
      </w:pPr>
      <w:r>
        <w:t>Alpha and beta adrenergic receptors have differential preference of location</w:t>
      </w:r>
    </w:p>
    <w:p w14:paraId="44F55A17" w14:textId="77777777" w:rsidR="00AB6627" w:rsidRDefault="00AB6627" w:rsidP="00AB6627">
      <w:pPr>
        <w:pStyle w:val="ListParagraph"/>
        <w:numPr>
          <w:ilvl w:val="3"/>
          <w:numId w:val="21"/>
        </w:numPr>
      </w:pPr>
      <w:proofErr w:type="spellStart"/>
      <w:r>
        <w:t>Galanin</w:t>
      </w:r>
      <w:proofErr w:type="spellEnd"/>
    </w:p>
    <w:p w14:paraId="138DEE3D" w14:textId="77777777" w:rsidR="00AB6627" w:rsidRDefault="00AB6627" w:rsidP="00AB6627">
      <w:pPr>
        <w:pStyle w:val="ListParagraph"/>
        <w:numPr>
          <w:ilvl w:val="3"/>
          <w:numId w:val="21"/>
        </w:numPr>
      </w:pPr>
      <w:r>
        <w:t>NPY</w:t>
      </w:r>
    </w:p>
    <w:p w14:paraId="46F95CD9" w14:textId="77777777" w:rsidR="00AB6627" w:rsidRDefault="00AB6627" w:rsidP="00AB6627">
      <w:pPr>
        <w:pStyle w:val="ListParagraph"/>
        <w:numPr>
          <w:ilvl w:val="2"/>
          <w:numId w:val="21"/>
        </w:numPr>
      </w:pPr>
      <w:r>
        <w:t>Parasympathetic signals</w:t>
      </w:r>
    </w:p>
    <w:p w14:paraId="676BBDA2" w14:textId="77777777" w:rsidR="00AB6627" w:rsidRDefault="00AB6627" w:rsidP="00AB6627">
      <w:pPr>
        <w:pStyle w:val="ListParagraph"/>
        <w:numPr>
          <w:ilvl w:val="3"/>
          <w:numId w:val="21"/>
        </w:numPr>
      </w:pPr>
      <w:r>
        <w:t>Ach</w:t>
      </w:r>
    </w:p>
    <w:p w14:paraId="2B56D0A9" w14:textId="77777777" w:rsidR="00AB6627" w:rsidRDefault="00AB6627" w:rsidP="00AB6627">
      <w:pPr>
        <w:pStyle w:val="ListParagraph"/>
        <w:numPr>
          <w:ilvl w:val="3"/>
          <w:numId w:val="21"/>
        </w:numPr>
      </w:pPr>
      <w:r>
        <w:t>NOS</w:t>
      </w:r>
    </w:p>
    <w:p w14:paraId="3C8FB0F2" w14:textId="77777777" w:rsidR="00AB6627" w:rsidRDefault="00AB6627" w:rsidP="00AB6627">
      <w:pPr>
        <w:pStyle w:val="ListParagraph"/>
        <w:numPr>
          <w:ilvl w:val="2"/>
          <w:numId w:val="21"/>
        </w:numPr>
      </w:pPr>
      <w:r>
        <w:t xml:space="preserve">TABLE: Describe individual </w:t>
      </w:r>
      <w:proofErr w:type="spellStart"/>
      <w:r>
        <w:t>neurohormones</w:t>
      </w:r>
      <w:proofErr w:type="spellEnd"/>
      <w:r>
        <w:t xml:space="preserve"> and effect on heart</w:t>
      </w:r>
    </w:p>
    <w:p w14:paraId="02A3ECBC" w14:textId="61BE7F63" w:rsidR="00AB6627" w:rsidRDefault="00AB6627" w:rsidP="00AB6627"/>
    <w:p w14:paraId="196B44CC" w14:textId="31FBD9E8" w:rsidR="006601C4" w:rsidRDefault="006601C4" w:rsidP="006601C4">
      <w:r>
        <w:t xml:space="preserve">Although NE is the typical mediator of adrenergic fibers, the other relevant </w:t>
      </w:r>
      <w:proofErr w:type="spellStart"/>
      <w:r>
        <w:t>neurohormones</w:t>
      </w:r>
      <w:proofErr w:type="spellEnd"/>
      <w:r>
        <w:t xml:space="preserve"> have an important role in their interactions. Through </w:t>
      </w:r>
      <w:proofErr w:type="spellStart"/>
      <w:r>
        <w:t>immunofluorescent</w:t>
      </w:r>
      <w:proofErr w:type="spellEnd"/>
      <w:r>
        <w:t xml:space="preserve"> staining, multiple neuronal </w:t>
      </w:r>
      <w:proofErr w:type="spellStart"/>
      <w:r>
        <w:t>somata</w:t>
      </w:r>
      <w:proofErr w:type="spellEnd"/>
      <w:r>
        <w:t xml:space="preserve"> have been identified. Choline acetyltransferase (</w:t>
      </w:r>
      <w:proofErr w:type="spellStart"/>
      <w:r>
        <w:t>ChAT</w:t>
      </w:r>
      <w:proofErr w:type="spellEnd"/>
      <w:r>
        <w:t>) produced acetylcholine (</w:t>
      </w:r>
      <w:proofErr w:type="spellStart"/>
      <w:r>
        <w:t>ACh</w:t>
      </w:r>
      <w:proofErr w:type="spellEnd"/>
      <w:r>
        <w:t xml:space="preserve">), which are typically </w:t>
      </w:r>
      <w:proofErr w:type="spellStart"/>
      <w:r>
        <w:t>cardioinhibitory</w:t>
      </w:r>
      <w:proofErr w:type="spellEnd"/>
      <w:r>
        <w:t xml:space="preserve">. Cholinergic cell bodies predominate cardiac nerves, making anywhere from 60% to 100% of cardiac ganglia. </w:t>
      </w:r>
      <w:proofErr w:type="spellStart"/>
      <w:r>
        <w:t>ChAT</w:t>
      </w:r>
      <w:proofErr w:type="spellEnd"/>
      <w:r>
        <w:t xml:space="preserve"> </w:t>
      </w:r>
      <w:proofErr w:type="spellStart"/>
      <w:r>
        <w:t>somata</w:t>
      </w:r>
      <w:proofErr w:type="spellEnd"/>
      <w:r>
        <w:t xml:space="preserve"> are also more common in the atria than the rest of the heart. In the presence of NE, the inhibitory effects of </w:t>
      </w:r>
      <w:proofErr w:type="spellStart"/>
      <w:r>
        <w:t>ACh</w:t>
      </w:r>
      <w:proofErr w:type="spellEnd"/>
      <w:r>
        <w:t xml:space="preserve"> are exaggerated in a phenomenon called accentuated antagonism.</w:t>
      </w:r>
      <w:r>
        <w:fldChar w:fldCharType="begin" w:fldLock="1"/>
      </w:r>
      <w:r w:rsidR="00052A79">
        <w:instrText>ADDIN CSL_CITATION {"citationItems":[{"id":"ITEM-1","itemData":{"DOI":"10.1152/ajpheart.1991.260.2.H335","ISSN":"0363-6135","PMID":"1996679","abstract":"The heart rate response to vagal stimulation and the interaction with sympathetic activity was evaluated in conscious dogs at rest and during exercise; the latter was used as a tool to physiologically elevate sympathetic activity. In 20 dogs with a healed myocardial infarction and in 7 healthy dogs a bipolar electrode was chronically implanted around the right cervical vagus. Vagal stimulation (3 ms; 2.1 +/- 0.7 mA; 2, 4, 6, 8, 10, 12 Hz) was performed while dogs stood on the treadmill (heart rate 120 +/- 25 beats/min) and while they exercised (201 +/- 17 beats/min). Gradual increases of the frequency of vagal stimulation gradually enhanced the inhibitory effect on heart rate both before and during exercise. During exercise, heart rate reduction was significantly greater than that produced at rest at any frequency of stimulation (P less than 0.001). This difference widened as the frequency of stimulation increased and the interaction with or without the presence of exercise was significant (P less than 0.02). Vagal stimulation produced similar effects in the seven dogs without myocardial infarction. These data demonstrate that the vagal-sympathetic \"accentuated antagonism\" described in anesthetized animals is also present in conscious dogs.","author":[{"dropping-particle":"","family":"Stramba-Badiale","given":"M","non-dropping-particle":"","parse-names":false,"suffix":""},{"dropping-particle":"","family":"Vanoli","given":"E","non-dropping-particle":"","parse-names":false,"suffix":""},{"dropping-particle":"","family":"Ferrari","given":"G M","non-dropping-particle":"De","parse-names":false,"suffix":""},{"dropping-particle":"","family":"Cerati","given":"D","non-dropping-particle":"","parse-names":false,"suffix":""},{"dropping-particle":"","family":"Foreman","given":"R D","non-dropping-particle":"","parse-names":false,"suffix":""},{"dropping-particle":"","family":"Schwartz","given":"P J","non-dropping-particle":"","parse-names":false,"suffix":""}],"container-title":"American Journal of Physiology-Heart and Circulatory Physiology","id":"ITEM-1","issue":"2","issued":{"date-parts":[["1991","2"]]},"page":"H335-H340","publisher":"American Physiological Society Bethesda, MD","title":"Sympathetic-parasympathetic interaction and accentuated antagonism in conscious dogs","type":"article-journal","volume":"260"},"uris":["http://www.mendeley.com/documents/?uuid=cbcd3c9f-e113-4e59-a73f-ea2a02112961"]},{"id":"ITEM-2","itemData":{"author":[{"dropping-particle":"","family":"Levy","given":"Matthew N","non-dropping-particle":"","parse-names":false,"suffix":""}],"container-title":"Circulation Research An Official Journal of the American MI ear t Association","id":"ITEM-2","issued":{"date-parts":[["1971"]]},"title":"Brief Reviews Sympathetlc-Parasympathetic Interactions in the Heart","type":"report"},"uris":["http://www.mendeley.com/documents/?uuid=d5aa8a1b-322c-3c6a-854d-595a7763587e"]}],"mendeley":{"formattedCitation":"&lt;sup&gt;40,41&lt;/sup&gt;","plainTextFormattedCitation":"40,41","previouslyFormattedCitation":"&lt;sup&gt;16,17&lt;/sup&gt;"},"properties":{"noteIndex":0},"schema":"https://github.com/citation-style-language/schema/raw/master/csl-citation.json"}</w:instrText>
      </w:r>
      <w:r>
        <w:fldChar w:fldCharType="separate"/>
      </w:r>
      <w:r w:rsidR="00052A79" w:rsidRPr="00052A79">
        <w:rPr>
          <w:noProof/>
          <w:vertAlign w:val="superscript"/>
        </w:rPr>
        <w:t>40,41</w:t>
      </w:r>
      <w:r>
        <w:fldChar w:fldCharType="end"/>
      </w:r>
      <w:r>
        <w:t xml:space="preserve"> Nitric oxide synthase (NOS) produces nitric oxide (NO), and </w:t>
      </w:r>
      <w:proofErr w:type="spellStart"/>
      <w:r>
        <w:t>colocalizes</w:t>
      </w:r>
      <w:proofErr w:type="spellEnd"/>
      <w:r>
        <w:t xml:space="preserve"> with </w:t>
      </w:r>
      <w:proofErr w:type="spellStart"/>
      <w:r>
        <w:t>ChAT</w:t>
      </w:r>
      <w:proofErr w:type="spellEnd"/>
      <w:r>
        <w:t xml:space="preserve"> </w:t>
      </w:r>
      <w:proofErr w:type="spellStart"/>
      <w:r>
        <w:t>somata</w:t>
      </w:r>
      <w:proofErr w:type="spellEnd"/>
      <w:r>
        <w:t>. Its present equally from endocardium to epicardium, but the density favors the base versus the apex.</w:t>
      </w:r>
      <w:r>
        <w:fldChar w:fldCharType="begin" w:fldLock="1"/>
      </w:r>
      <w:r w:rsidR="00052A79">
        <w:instrText>ADDIN CSL_CITATION {"citationItems":[{"id":"ITEM-1","itemData":{"DOI":"10.1113/jphysiol.2007.138461","ISBN":"0022-3751 (Print)\\r0022-3751 (Linking)","ISSN":"00223751","PMID":"17627986","abstract":"We have previously shown that direct vagus nerve stimulation (VNS) reduces the slope of action potential duration (APD) restitution while simultaneously protecting the heart against induction of ventricular fibrillation (VF) in the absence of any sympathetic activity or tone. In the current study we have examined the role of nitric oxide (NO) in the effect of VNS. Monophasic action potentials were recorded from a left ventricular epicardial site on innervated, isolated rabbit hearts (n = 7). Standard restitution, effective refractory period (ERP) and VF threshold (VFT) were measured at baseline and during VNS in the presence of the NO synthase inhibitor N(G)-nitro-L-arginine (L-NA, 200 microm) and during reversing NO blockade with L-arginine (L-Arg, 1 mm). Data represent the mean +/- S.E.M. The restitution curve was shifted upwards and became less steep with VNS when compared to baseline. L-NA blocked the effect of VNS whereas L-Arg restored the effect of VNS. The maximum slope of restitution was reduced from 1.17 +/- 0.14 to 0.60 +/- 0.09 (50 +/- 5%, P &lt; 0.0001) during control, from 0.98 +/- 0.14 to 0.93 +/- 0.12 (2 +/- 10%, P = NS) in the presence of L-NA and from 1.16 +/- 0.17 to 0.50 +/- 0.10 (41 +/- 9%, P = 0.003) with L-Arg plus L-NA. ERP was increased by VNS in control from 119 +/- 6 ms to 130 +/- 6 ms (10 +/- 5%, P = 0.045) and this increase was not affected by L-NA (120 +/- 4 to 133 +/- 4 ms, 11 +/- 3%, P = 0.0019) or L-Arg with L-NA (114 +/- 4 to 123 +/- 4 ms, 8 +/- 2%, P = 0.006). VFT was increased from 3.0 +/- 0.3 to 5.8 +/- 0.5 mA (98 +/- 12%, P = 0.0017) in control, 3.4 +/- 0.4 to 3.8 +/- 0.5 mA (13 +/- 12%, P = 0.6) during perfusion with L-NA and 2.5 +/- 0.4 to 6.0 +/- 0.7 mA (175 +/- 50%, P = 0.0017) during perfusion with L-Arg plus L-NA. Direct VNS increased VFT and flattened the slope of APD restitution curve in this isolated rabbit heart preparation with intact autonomic nerves. These effects were blocked using L-NA and reversed by replenishing the substrate for NO production with L-Arg. This is the first study to demonstrate that NO plays an important role in the anti-fibrillatory effect of VNS on the rabbit ventricle, possibly via effects on APD restitution.","author":[{"dropping-particle":"","family":"Brack","given":"Kieran E","non-dropping-particle":"","parse-names":false,"suffix":""},{"dropping-particle":"","family":"Patel","given":"Vanlata H","non-dropping-particle":"","parse-names":false,"suffix":""},{"dropping-particle":"","family":"Coote","given":"John H","non-dropping-particle":"","parse-names":false,"suffix":""},{"dropping-particle":"","family":"Ng","given":"G André","non-dropping-particle":"","parse-names":false,"suffix":""}],"container-title":"Journal of Physiology","id":"ITEM-1","issue":"2","issued":{"date-parts":[["2007","9","1"]]},"page":"695-704","publisher":"Wiley-Blackwell","title":"Nitric oxide mediates the vagal protective effect on ventricular fibrillation via effects on action potential duration restitution in the rabbit heart","type":"article-journal","volume":"583"},"uris":["http://www.mendeley.com/documents/?uuid=5bbed493-d6df-4ea2-8829-c42e769b7450"]}],"mendeley":{"formattedCitation":"&lt;sup&gt;42&lt;/sup&gt;","plainTextFormattedCitation":"42","previouslyFormattedCitation":"&lt;sup&gt;18&lt;/sup&gt;"},"properties":{"noteIndex":0},"schema":"https://github.com/citation-style-language/schema/raw/master/csl-citation.json"}</w:instrText>
      </w:r>
      <w:r>
        <w:fldChar w:fldCharType="separate"/>
      </w:r>
      <w:r w:rsidR="00052A79" w:rsidRPr="00052A79">
        <w:rPr>
          <w:noProof/>
          <w:vertAlign w:val="superscript"/>
        </w:rPr>
        <w:t>42</w:t>
      </w:r>
      <w:r>
        <w:fldChar w:fldCharType="end"/>
      </w:r>
      <w:r>
        <w:t xml:space="preserve">  As it is also a co-transmitter that modulates the vagal effect of increasing the VF threshold, through modifying action potential duration (APD). Vasoactive intestinal peptide (VIP) is also co-released with </w:t>
      </w:r>
      <w:proofErr w:type="spellStart"/>
      <w:r>
        <w:t>ACh</w:t>
      </w:r>
      <w:proofErr w:type="spellEnd"/>
      <w:r>
        <w:t xml:space="preserve">, however neuronal </w:t>
      </w:r>
      <w:proofErr w:type="spellStart"/>
      <w:r>
        <w:t>somata</w:t>
      </w:r>
      <w:proofErr w:type="spellEnd"/>
      <w:r>
        <w:t xml:space="preserve"> containing VIP are scarce within the IC. All of the nerve fibers reaching into the cardiac ganglia however are reactive for VIP which likely comes from central sources.</w:t>
      </w:r>
      <w:r>
        <w:fldChar w:fldCharType="begin" w:fldLock="1"/>
      </w:r>
      <w:r w:rsidR="00052A79">
        <w:instrText>ADDIN CSL_CITATION {"citationItems":[{"id":"ITEM-1","itemData":{"DOI":"10.1016/j.neuroscience.2009.09.001","ISSN":"03064522","abstract":"Dysfunction of the intrinsic cardiac nervous system is implicated in the genesis of atrial and ventricular arrhythmias. While this system has been studied extensively in animal models, far less is known about the intrinsic cardiac nervous system of humans. This study was initiated to anatomically identify neurotransmitters associated with the right atrial ganglionated plexus (RAGP) of the human heart. Biopsies of epicardial fat containing a portion of the RAGP were collected from eight patients during cardiothoracic surgery and processed for immunofluorescent detection of specific neuronal markers. Colocalization of markers was evaluated by confocal microscopy. Most intrinsic cardiac neuronal somata displayed immunoreactivity for the cholinergic marker choline acetyltransferase and the nitrergic marker neuronal nitric oxide synthase. A subpopulation of intrinsic cardiac neurons also stained for noradrenergic markers. While most intrinsic cardiac neurons received cholinergic innervation evident as punctate immunostaining for the high affinity choline transporter, some lacked cholinergic inputs. Moreover, peptidergic, nitrergic, and noradrenergic nerves provided substantial innervation of intrinsic cardiac ganglia. These findings demonstrate that the human RAGP has a complex neurochemical anatomy, which includes the presence of a dual cholinergic/nitrergic phenotype for most of its neurons, the presence of noradrenergic markers in a subpopulation of neurons, and innervation by a host of neurochemically distinct nerves. The putative role of multiple neurotransmitters in controlling intrinsic cardiac neurons and mediating efferent signaling to the heart indicates the possibility of novel therapeutic targets for arrhythmia prevention. © 2009 IBRO.","author":[{"dropping-particle":"","family":"Hoover","given":"D. B.","non-dropping-particle":"","parse-names":false,"suffix":""},{"dropping-particle":"","family":"Isaacs","given":"E. R.","non-dropping-particle":"","parse-names":false,"suffix":""},{"dropping-particle":"","family":"Jacques","given":"F.","non-dropping-particle":"","parse-names":false,"suffix":""},{"dropping-particle":"","family":"Hoard","given":"J. L.","non-dropping-particle":"","parse-names":false,"suffix":""},{"dropping-particle":"","family":"Pagé","given":"P.","non-dropping-particle":"","parse-names":false,"suffix":""},{"dropping-particle":"","family":"Armour","given":"J. A.","non-dropping-particle":"","parse-names":false,"suffix":""}],"container-title":"Neuroscience","id":"ITEM-1","issue":"3","issued":{"date-parts":[["2009"]]},"page":"1170-1179","title":"Localization of multiple neurotransmitters in surgically derived specimens of human atrial ganglia","type":"article-journal","volume":"164"},"uris":["http://www.mendeley.com/documents/?uuid=b8defb14-fa6e-39a7-a533-7752b5848a0c"]},{"id":"ITEM-2","itemData":{"DOI":"10.1007/s00441-005-0074-3","ISSN":"0302-766X","abstract":"BACKGROUND: Prevention of obesity has focused on childhood as a target period. Our aim was to assess whether frequency of adolescent physical activity affected subsequent body mass index (BMI) gain through to mid-adulthood. METHODS: The British birth cohort of all births in 1 week in March 1958, includes information on physical activity frequency and BMI for several ages, 11-45 years. We examined relationships between activity in adolescence and trajectories of BMI between 16 years (or 23 years) and 45 years using multi-level models. Effects of change in activity on BMI and on change in BMI were tested using ANOVA. RESULTS: Physical activity at 11 years had no effect on the BMI trajectories, in males or females. More active females at 16 years gained BMI more slowly than others, by 0.007 kg/m2/year per activity category over the period 16-45 years, whereas the most active males gained BMI faster than others, by 0.005 kg/m2/year per activity category. This effect in males was not evident on the BMI trajectory from 23 to 45 years. Consistent with these analyses, change in activity was associated with change in BMI in females, e.g. females active at 16 and 42 years gained less BMI than inactive females (2.1 vs 2.5 kg/m2/10 years). Results for males were inconsistent over the time periods examined. CONCLUSIONS: Physical activity may lessen the gains in BMI from adolescence onwards, but relationships vary with age, and in later adolescence show opposite effects for males and females. Decreasing activity between adolescence and mid-adulthood in males, and inactivity in both life stages in females may increase BMI gain.","author":[{"dropping-particle":"","family":"Parsons","given":"Rodney L.","non-dropping-particle":"","parse-names":false,"suffix":""},{"dropping-particle":"","family":"Locknar","given":"Sarah A.","non-dropping-particle":"","parse-names":false,"suffix":""},{"dropping-particle":"","family":"Young","given":"Beth A.","non-dropping-particle":"","parse-names":false,"suffix":""},{"dropping-particle":"","family":"Hoard","given":"Jennifer L.","non-dropping-particle":"","parse-names":false,"suffix":""},{"dropping-particle":"","family":"Hoover","given":"Donald B.","non-dropping-particle":"","parse-names":false,"suffix":""}],"container-title":"Cell and Tissue Research","id":"ITEM-2","issue":"2","issued":{"date-parts":[["2006","2","12"]]},"page":"197-209","title":"Presence and co-localization of vasoactive intestinal polypeptide with neuronal nitric oxide synthase in cells and nerve fibers within guinea pig intrinsic cardiac ganglia and cardiac tissue","type":"article-journal","volume":"323"},"uris":["http://www.mendeley.com/documents/?uuid=8f368d7c-7fc2-32a5-b412-3d08a3cb8867"]}],"mendeley":{"formattedCitation":"&lt;sup&gt;43,44&lt;/sup&gt;","plainTextFormattedCitation":"43,44","previouslyFormattedCitation":"&lt;sup&gt;13,19&lt;/sup&gt;"},"properties":{"noteIndex":0},"schema":"https://github.com/citation-style-language/schema/raw/master/csl-citation.json"}</w:instrText>
      </w:r>
      <w:r>
        <w:fldChar w:fldCharType="separate"/>
      </w:r>
      <w:r w:rsidR="00052A79" w:rsidRPr="00052A79">
        <w:rPr>
          <w:noProof/>
          <w:vertAlign w:val="superscript"/>
        </w:rPr>
        <w:t>43,44</w:t>
      </w:r>
      <w:r>
        <w:fldChar w:fldCharType="end"/>
      </w:r>
    </w:p>
    <w:p w14:paraId="433B0653" w14:textId="77777777" w:rsidR="006601C4" w:rsidRDefault="006601C4" w:rsidP="006601C4"/>
    <w:p w14:paraId="4A6E6B2E" w14:textId="3C4899B2" w:rsidR="006601C4" w:rsidRDefault="006601C4" w:rsidP="006601C4">
      <w:r>
        <w:t>TH is responsible for NE production, but surprisingly 10-20% of all neurons contain both TH and ChAT.</w:t>
      </w:r>
      <w:r>
        <w:fldChar w:fldCharType="begin" w:fldLock="1"/>
      </w:r>
      <w:r w:rsidR="00052A79">
        <w:instrText>ADDIN CSL_CITATION {"citationItems":[{"id":"ITEM-1","itemData":{"DOI":"10.1016/j.autneu.2013.01.006","ISSN":"15660702","abstract":"The mouse heart is a popular model to study the function and autonomic control of the specialized cardiac conduction system (CCS). However, the precise identity and anatomical distribution of the intrinsic cardiac nerves that modulate the function of the mouse CCS have not been adequately studied. We aimed at determining the organization and distribution of the intrinsic cardiac nerves that supply the CCS of the mouse. In whole mouse heart preparations, intrinsic neural structures were revealed by histochemical staining for acetylcholinesterase (AChE). Adrenergic, cholinergic and peptidergic neural components were identified, respectively, by immunohistochemical labeling for tyrosine hydroxylase (TH), choline acetyltransferase (ChAT), calcitonin gene related peptide (CGRP), substance P (SP), and protein gene product 9.5 (PGP 9.5). Myocytes of the CCS were identified by immunolabeling of hyperpolarization activated cyclic nucleotide-gated potassium channel 4 (HCN4). In addition, the presence of CCS myocytes in atypical locations was verified using fluorescent immunohistochemistry performed on routine paraffin sections. The results demonstrate that four microscopic epicardial nerves orientated toward the sinuatrial nodal (SAN) region derive from both the dorsal right atrial and right ventral nerve subplexuses. The atrioventricular nodal (AVN) region is typically supplied by a single intrinsic nerve derived from the left dorsal nerve subplexus at the posterior interatrial groove. SAN myocytes positive for HCN4 were widely distributed both on the medial, anterior, lateral and even posterior sides of the root of the right cranial (superior caval) vein. The distribution of HCN4-positive myocytes in the AVN region was also wider than previously considered. HCN4-positive cells and thin slivers of the AVN extended to the roots of the ascending aorta, posteriorly to the orifice of the coronary sinus, and even along both atrioventricular rings. Notwithstanding the fact that cholinergic nerve fibers and axons clearly predominate in the mouse CCS, adrenergic nerve fibers and axons are abundant therein as well. Altogether, these results provide new insight into the anatomical basis of the neural control of the mouse CCS.","author":[{"dropping-particle":"","family":"Pauza","given":"Dainius H.","non-dropping-particle":"","parse-names":false,"suffix":""},{"dropping-particle":"","family":"Saburkina","given":"Inga","non-dropping-particle":"","parse-names":false,"suffix":""},{"dropping-particle":"","family":"Rysevaite","given":"Kristina","non-dropping-particle":"","parse-names":false,"suffix":""},{"dropping-particle":"","family":"Inokaitis","given":"Hermanas","non-dropping-particle":"","parse-names":false,"suffix":""},{"dropping-particle":"","family":"Jokubauskas","given":"Marius","non-dropping-particle":"","parse-names":false,"suffix":""},{"dropping-particle":"","family":"Jalife","given":"José","non-dropping-particle":"","parse-names":false,"suffix":""},{"dropping-particle":"","family":"Pauziene","given":"Neringa","non-dropping-particle":"","parse-names":false,"suffix":""}],"container-title":"Autonomic Neuroscience","id":"ITEM-1","issue":"1-2","issued":{"date-parts":[["2013","6","1"]]},"page":"32-47","publisher":"Elsevier","title":"Neuroanatomy of the murine cardiac conduction system","type":"article-journal","volume":"176"},"uris":["http://www.mendeley.com/documents/?uuid=3c30febd-8411-3187-89ad-cd1bee57c4d7"]}],"mendeley":{"formattedCitation":"&lt;sup&gt;45&lt;/sup&gt;","plainTextFormattedCitation":"45","previouslyFormattedCitation":"&lt;sup&gt;20&lt;/sup&gt;"},"properties":{"noteIndex":0},"schema":"https://github.com/citation-style-language/schema/raw/master/csl-citation.json"}</w:instrText>
      </w:r>
      <w:r>
        <w:fldChar w:fldCharType="separate"/>
      </w:r>
      <w:r w:rsidR="00052A79" w:rsidRPr="00052A79">
        <w:rPr>
          <w:noProof/>
          <w:vertAlign w:val="superscript"/>
        </w:rPr>
        <w:t>45</w:t>
      </w:r>
      <w:r>
        <w:fldChar w:fldCharType="end"/>
      </w:r>
      <w:r>
        <w:t xml:space="preserve"> Both the left and right coronary plexuses however are mainly adrenergic.</w:t>
      </w:r>
      <w:r>
        <w:fldChar w:fldCharType="begin" w:fldLock="1"/>
      </w:r>
      <w:r w:rsidR="00052A79">
        <w:instrText>ADDIN CSL_CITATION {"citationItems":[{"id":"ITEM-1","itemData":{"DOI":"10.1111/joa.12400","ISSN":"14697580","abstract":"© 2015 Anatomical Society. The rabbit is widely used in experimental cardiac physiology, but the neuroanatomy of the rabbit heart remains insufficiently examined. This study aimed to ascertain the architecture of the intrinsic nerve plexus in the walls and septum of rabbit cardiac ventricles. In 51 rabbit hearts, a combined approach involving: (i) histochemical acetylcholinesterase staining of intrinsic neural structures in total cardiac ventricles; (ii) immunofluorescent labelling of intrinsic nerves, nerve fibres (NFs) and neuronal somata (NS); and (iii) transmission electron microscopy of intrinsic ventricular nerves and NFs was used. Mediastinal nerves access the ventral and lateral surfaces of both ventricles at a restricted site between the root of the ascending aorta and the pulmonary trunk. The dorsal surface of both ventricles is supplied by several epicardial nerves extending from the left dorsal ganglionated nerve subplexus on the dorsal left atrium. Ventral accessing nerves are thicker and more numerous than dorsal nerves. Intrinsic ventricular NS are rare on the conus arteriosus and the root of the pulmonary trunk. The number of ventricular NS ranged from 11 to 220 per heart. Four chemical phenotypes of NS within ventricular ganglia were identified, i.e. ganglionic cells positive for choline acetyltransferase (ChAT), neuronal nitric oxide synthase (nNOS), and biphenotypic, i.e. positive for both ChAT/nNOS and for ChAT/tyrosine hydroxylase. Clusters of small intensely fluorescent cells are distributed within or close to ganglia on the root of the pulmonary trunk, but not on the conus arteriosus. The largest and most numerous intrinsic nerves proceed within the epicardium. Scarce nerves were found near myocardial blood vessels, but the myocardium contained only a scarce meshwork of NFs. In the endocardium, large numbers of thin nerves and NFs proceed along the bundle of His and both its branches up to the apex of the ventricles. The endocardial meshwork of fine NFs was approximately eight times denser than the myocardial meshwork. Adrenergic NFs predominate considerably in all layers of the ventricular walls and septum, whereas NFs of other neurochemical phenotypes were in the minority and their amount differed between the epicardium, myocardium and endocardium. The densities of NFs positive for nNOS and ChAT were similar in the epicardium and endocardium, but NFs positive for nNOS in the myocardium were eight times more abundant than NFs pos…","author":[{"dropping-particle":"","family":"Pauziene","given":"Neringa","non-dropping-particle":"","parse-names":false,"suffix":""},{"dropping-particle":"","family":"Alaburda","given":"Paulius","non-dropping-particle":"","parse-names":false,"suffix":""},{"dropping-particle":"","family":"Rysevaite-Kyguoliene","given":"Kristina","non-dropping-particle":"","parse-names":false,"suffix":""},{"dropping-particle":"","family":"Pauza","given":"Audrys G.","non-dropping-particle":"","parse-names":false,"suffix":""},{"dropping-particle":"","family":"Inokaitis","given":"Hermanas","non-dropping-particle":"","parse-names":false,"suffix":""},{"dropping-particle":"","family":"Masaityte","given":"Aiste","non-dropping-particle":"","parse-names":false,"suffix":""},{"dropping-particle":"","family":"Rudokaite","given":"Gabriele","non-dropping-particle":"","parse-names":false,"suffix":""},{"dropping-particle":"","family":"Saburkina","given":"Inga","non-dropping-particle":"","parse-names":false,"suffix":""},{"dropping-particle":"","family":"Plisiene","given":"Jurgita","non-dropping-particle":"","parse-names":false,"suffix":""},{"dropping-particle":"","family":"Pauza","given":"Dainius H","non-dropping-particle":"","parse-names":false,"suffix":""}],"container-title":"Journal of Anatomy","id":"ITEM-1","issue":"1","issued":{"date-parts":[["2016"]]},"page":"26-46","title":"Innervation of the rabbit cardiac ventricles","type":"article-journal","volume":"228"},"uris":["http://www.mendeley.com/documents/?uuid=5195d467-270c-3002-9b96-117ebdb9ba4d"]}],"mendeley":{"formattedCitation":"&lt;sup&gt;46&lt;/sup&gt;","plainTextFormattedCitation":"46","previouslyFormattedCitation":"&lt;sup&gt;21&lt;/sup&gt;"},"properties":{"noteIndex":0},"schema":"https://github.com/citation-style-language/schema/raw/master/csl-citation.json"}</w:instrText>
      </w:r>
      <w:r>
        <w:fldChar w:fldCharType="separate"/>
      </w:r>
      <w:r w:rsidR="00052A79" w:rsidRPr="00052A79">
        <w:rPr>
          <w:noProof/>
          <w:vertAlign w:val="superscript"/>
        </w:rPr>
        <w:t>46</w:t>
      </w:r>
      <w:r>
        <w:fldChar w:fldCharType="end"/>
      </w:r>
      <w:r>
        <w:t xml:space="preserve"> Alongside NE, neuropeptide Y (NPY) is co-released. At the level of the synapse, NPY attenuates the effect of vagal tone by decreasing </w:t>
      </w:r>
      <w:proofErr w:type="spellStart"/>
      <w:r>
        <w:t>ACh</w:t>
      </w:r>
      <w:proofErr w:type="spellEnd"/>
      <w:r>
        <w:t xml:space="preserve"> release.</w:t>
      </w:r>
      <w:r>
        <w:fldChar w:fldCharType="begin" w:fldLock="1"/>
      </w:r>
      <w:r w:rsidR="00052A79">
        <w:instrText>ADDIN CSL_CITATION {"citationItems":[{"id":"ITEM-1","itemData":{"DOI":"10.1016/j.yjmcc.2007.10.001","ISSN":"00222828","abstract":"The co-transmitter neuropeptide Y (NPY), released during prolonged cardiac sympathetic nerve stimulation, can attenuate vagal-induced bradycardia. We tested the hypothesis that NPY reduces acetylcholine release, at similar concentrations to which it attenuates vagal bradycardia, via pre-synaptic Y2 receptors modulating a pathway that is dependent on protein kinase A (PKA) or protein kinase C (PKC). The Y2 receptor was immunofluorescently colocalized with choline acetyl-transferase containing neurons at the guinea pig sinoatrial node. The effect of NPY in the presence of various enzyme inhibitors was then tested on the heart rate response to vagal nerve stimulation in isolated guinea pig sinoatrial node/right vagal nerve preparations and also on 3H-acetylcholine release from right atria during field stimulation. NPY reduced the heart rate response to vagal stimulation at 1, 3 and 5 Hz (significant at 100 nM and reaching a plateau at 250 nM NPY, p &lt; 0.05, n = 6) but not to the stable analogue of acetylcholine, carbamylcholine (30, 60 or 90 nM, n = 6) which produced similar degrees of bradycardia. The reduced vagal response was abolished by the Y2 receptor antagonist BIIE 0246 (1 μM, n = 4). NPY also significantly attenuated the release of 3H-acetylcholine during field stimulation (250 nM, n = 6). The effect of NPY (250 nM) on vagal bradycardia was abolished by the PKC inhibitors calphostin C (0.1 μM, n = 5) and chelerythrine chloride (25 μM, n = 6) but not the PKA inhibitor H89 (0.5 μM, n = 6). Conversely, the PKC activator Phorbol-12-myristate-13-acetate (0.5 μM, n = 7) mimicked the effect of NPY and significantly reduced 3H-acetylcholine release during field stimulation. These results show that NPY attenuates vagal bradycardia via a pre-synaptic decrease in acetylcholine release that appears to be mediated by a Y2 receptor pathway involving modulation of PKC. © 2007 Elsevier Inc. All rights reserved.","author":[{"dropping-particle":"","family":"Herring","given":"Neil","non-dropping-particle":"","parse-names":false,"suffix":""},{"dropping-particle":"","family":"Lokale","given":"Michael N","non-dropping-particle":"","parse-names":false,"suffix":""},{"dropping-particle":"","family":"Danson","given":"Edward J","non-dropping-particle":"","parse-names":false,"suffix":""},{"dropping-particle":"","family":"Heaton","given":"Daniel A","non-dropping-particle":"","parse-names":false,"suffix":""},{"dropping-particle":"","family":"Paterson","given":"David J","non-dropping-particle":"","parse-names":false,"suffix":""}],"container-title":"Journal of Molecular and Cellular Cardiology","id":"ITEM-1","issue":"3","issued":{"date-parts":[["2008"]]},"page":"477-485","title":"Neuropeptide Y reduces acetylcholine release and vagal bradycardia via a Y2 receptor-mediated, protein kinase C-dependent pathway","type":"article-journal","volume":"44"},"uris":["http://www.mendeley.com/documents/?uuid=72e079e0-a09d-32c1-aa4b-f9df6c89bd51"]}],"mendeley":{"formattedCitation":"&lt;sup&gt;47&lt;/sup&gt;","plainTextFormattedCitation":"47","previouslyFormattedCitation":"&lt;sup&gt;22&lt;/sup&gt;"},"properties":{"noteIndex":0},"schema":"https://github.com/citation-style-language/schema/raw/master/csl-citation.json"}</w:instrText>
      </w:r>
      <w:r>
        <w:fldChar w:fldCharType="separate"/>
      </w:r>
      <w:r w:rsidR="00052A79" w:rsidRPr="00052A79">
        <w:rPr>
          <w:noProof/>
          <w:vertAlign w:val="superscript"/>
        </w:rPr>
        <w:t>47</w:t>
      </w:r>
      <w:r>
        <w:fldChar w:fldCharType="end"/>
      </w:r>
      <w:r>
        <w:t xml:space="preserve"> It also functions as a potent coronary vasoconstrictor acutely, however may lead to angiogenesis in the long-term.</w:t>
      </w:r>
      <w:r>
        <w:fldChar w:fldCharType="begin" w:fldLock="1"/>
      </w:r>
      <w:r w:rsidR="00052A79">
        <w:instrText>ADDIN CSL_CITATION {"citationItems":[{"id":"ITEM-1","itemData":{"DOI":"10.1113/expphysiol.2014.080184","ISSN":"1469445X","abstract":"NEW FINDINGS: What is the topic of this review? This symposium report discusses the evidence for release of cardiac sympathetic cotransmitters in addition to noradrenaline. What advances does it highlight? It highlights the potential role of neuropeptide Y in reducing vagal neurotransmission and directly influencing ventricular myocyte excitability in the presence of β-receptor blockade. Acute myocardial infarction and congestive cardiac failure are characterized by high levels of cardiac sympathetic drive. In these conditions, sympathetic neurotransmitters such as neuropeptide Y (NPY) can be released in addition to noradrenaline, and plasma levels correlate with infarct size and mortality. Even in the presence of β-blockers, NPY is able to bind to its own receptors located on cholinergic ganglia and ventricular myocytes. In this symposium report, I review the evidence that NPY can inhibit acetylcholine release during vagus nerve stimulation and limit the subsequent bradycardia. I also present preliminary, as yet unpublished data, demonstrating that NPY may be pro-arrhythmic by directly influencing ventricular electrophysiology. Targeting NPY receptors pharmacologically may therefore be a useful therapeutic strategy both to reduce heart rate and to prevent arrhythmias in the setting of myocardial infarction and chronic heart failure. Such medications would be expected to act synergistically with β-blockers, angiotensin-converting enzyme inhibitors and implantable cardiac devices, such as defibrillators and vagus nerve stimulators.","author":[{"dropping-particle":"","family":"Herring","given":"Neil","non-dropping-particle":"","parse-names":false,"suffix":""}],"container-title":"Experimental Physiology","id":"ITEM-1","issue":"4","issued":{"date-parts":[["2015"]]},"page":"354-358","title":"Autonomic control of the heart: Going beyond the classical neurotransmitters","type":"article-journal","volume":"100"},"uris":["http://www.mendeley.com/documents/?uuid=0c193bca-3f8a-3f37-a014-ec7da20db953"]}],"mendeley":{"formattedCitation":"&lt;sup&gt;48&lt;/sup&gt;","plainTextFormattedCitation":"48","previouslyFormattedCitation":"&lt;sup&gt;23&lt;/sup&gt;"},"properties":{"noteIndex":0},"schema":"https://github.com/citation-style-language/schema/raw/master/csl-citation.json"}</w:instrText>
      </w:r>
      <w:r>
        <w:fldChar w:fldCharType="separate"/>
      </w:r>
      <w:r w:rsidR="00052A79" w:rsidRPr="00052A79">
        <w:rPr>
          <w:noProof/>
          <w:vertAlign w:val="superscript"/>
        </w:rPr>
        <w:t>48</w:t>
      </w:r>
      <w:r>
        <w:fldChar w:fldCharType="end"/>
      </w:r>
      <w:r>
        <w:t xml:space="preserve"> NPY, in human studies, leads to mild constriction of </w:t>
      </w:r>
      <w:proofErr w:type="spellStart"/>
      <w:r>
        <w:t>epicardial</w:t>
      </w:r>
      <w:proofErr w:type="spellEnd"/>
      <w:r>
        <w:t xml:space="preserve"> arteries for all patients. However, in those with microvascular angina, defined by normal left heart </w:t>
      </w:r>
      <w:proofErr w:type="spellStart"/>
      <w:r>
        <w:t>catherization</w:t>
      </w:r>
      <w:proofErr w:type="spellEnd"/>
      <w:r>
        <w:t xml:space="preserve"> but abnormal myocardial perfusion, NPY leads to transient myocardial ischemia.</w:t>
      </w:r>
      <w:r>
        <w:fldChar w:fldCharType="begin" w:fldLock="1"/>
      </w:r>
      <w:r w:rsidR="00052A79">
        <w:instrText>ADDIN CSL_CITATION {"citationItems":[{"id":"ITEM-1","itemData":{"DOI":"10.1016/j.ijcard.2017.03.024","ISSN":"18741754","abstract":"Background Patients with microvascular angina (exertional angina, positive exercise tests and normal coronary arteriograms) usually have a reduced coronary blood flow reserve. Neuropeptide Y (NPY) is a potent endogenous vasoconstrictor involved in modulation of coronary vasomotor tone and may play a role in microvascular angina. Methods We compared the effects of NPY (0.2–1.0 pmol/kg, intracoronary) on the vasomotor response of proximal and distal segments of the coronary arteries in 7 patients with microvascular angina, 9 with chronic stable angina, and 9 control individuals. The coronary response to the administration of ergonovine was also assessed in 9 other patients with microvascular angina. Computerized coronary artery diameter measurements were carried out before (baseline) and after the administration of the vasoactive agents. Results Mean baseline coronary lumen diameters were similar in control, microvascular angina, and coronary artery disease patients. NPY constricted proximal coronary segments by 8 ± 2%, 5 ± 2% and 6 ± 3% and distal segments by 14 ± 2%, 11 ± 2% and 10 ± 2% in control, microvascular angina, and coronary artery disease patients, respectively (p = NS between groups). In patients with microvascular angina, ergonovine constricted proximal coronary segments by 7 ± 1.5% and distal segments by 12.5 ± 3% (p = NS vs. NPY). During NPY administration four microvascular angina patients developed chest pain, ST segment depression, and a marked lengthening of the contrast medium run off, in the absence of epicardial coronary artery spasm. Control individuals and coronary artery disease patients did not experience chest pain, ST segment shifts, or lengthening of the run off during NPY administration. Ergonovine administration caused chest pain and lengthening of the contrast run-off, in the absence of epicardial coronary artery spasm, in one microvascular angina patient. Conclusions Exogenous NPY causes mild epicardial coronary artery constriction which is similar in patients with non-cardiac chest pain, microvascular angina and coronary artery disease. Myocardial ischemia and marked lengthening of the contrast run off in response to NPY occurred in microvascular angina patients but not in control or coronary artery disease patients. An abnormal constrictor response to NPY at the microcirculation level could be the mechanism underlying the ischemic manifestations observed in patients with microvascular angina. Condensed abstract (table of…","author":[{"dropping-particle":"","family":"Rosano","given":"Giuseppe M.C.","non-dropping-particle":"","parse-names":false,"suffix":""},{"dropping-particle":"","family":"Tousoulis","given":"Dimitris","non-dropping-particle":"","parse-names":false,"suffix":""},{"dropping-particle":"","family":"McFadden","given":"Eugene","non-dropping-particle":"","parse-names":false,"suffix":""},{"dropping-particle":"","family":"Clarke","given":"John","non-dropping-particle":"","parse-names":false,"suffix":""},{"dropping-particle":"","family":"Davies","given":"Graham J","non-dropping-particle":"","parse-names":false,"suffix":""},{"dropping-particle":"","family":"Kaski","given":"Juan Carlos","non-dropping-particle":"","parse-names":false,"suffix":""}],"container-title":"International Journal of Cardiology","id":"ITEM-1","issued":{"date-parts":[["2017"]]},"page":"123-127","title":"Effects of neuropeptide Y on coronary artery vasomotion in patients with microvascular angina","type":"article-journal","volume":"238"},"uris":["http://www.mendeley.com/documents/?uuid=4b8032d8-6c05-3636-b8c9-19b39fd6661a"]}],"mendeley":{"formattedCitation":"&lt;sup&gt;49&lt;/sup&gt;","plainTextFormattedCitation":"49","previouslyFormattedCitation":"&lt;sup&gt;24&lt;/sup&gt;"},"properties":{"noteIndex":0},"schema":"https://github.com/citation-style-language/schema/raw/master/csl-citation.json"}</w:instrText>
      </w:r>
      <w:r>
        <w:fldChar w:fldCharType="separate"/>
      </w:r>
      <w:r w:rsidR="00052A79" w:rsidRPr="00052A79">
        <w:rPr>
          <w:noProof/>
          <w:vertAlign w:val="superscript"/>
        </w:rPr>
        <w:t>49</w:t>
      </w:r>
      <w:r>
        <w:fldChar w:fldCharType="end"/>
      </w:r>
      <w:r>
        <w:t xml:space="preserve"> </w:t>
      </w:r>
      <w:proofErr w:type="spellStart"/>
      <w:r>
        <w:t>Galanin</w:t>
      </w:r>
      <w:proofErr w:type="spellEnd"/>
      <w:r>
        <w:t xml:space="preserve"> is also released alongside NPY, and it acts by inhibiting cholinergic nerves to reduce </w:t>
      </w:r>
      <w:proofErr w:type="spellStart"/>
      <w:r>
        <w:t>ACh</w:t>
      </w:r>
      <w:proofErr w:type="spellEnd"/>
      <w:r>
        <w:t xml:space="preserve"> release. </w:t>
      </w:r>
      <w:proofErr w:type="spellStart"/>
      <w:r>
        <w:t>Galanin</w:t>
      </w:r>
      <w:proofErr w:type="spellEnd"/>
      <w:r>
        <w:t xml:space="preserve"> receptors (GalR1) are found on </w:t>
      </w:r>
      <w:proofErr w:type="spellStart"/>
      <w:r>
        <w:t>ChAT</w:t>
      </w:r>
      <w:proofErr w:type="spellEnd"/>
      <w:r>
        <w:t xml:space="preserve"> </w:t>
      </w:r>
      <w:proofErr w:type="spellStart"/>
      <w:r>
        <w:t>somata</w:t>
      </w:r>
      <w:proofErr w:type="spellEnd"/>
      <w:r>
        <w:t xml:space="preserve"> and synapses, and may mediate the breaking of vagal bradycardia as it is expressed strongly at the sinoatrial (SA) node.</w:t>
      </w:r>
      <w:r>
        <w:fldChar w:fldCharType="begin" w:fldLock="1"/>
      </w:r>
      <w:r w:rsidR="00052A79">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lt;sup&gt;50&lt;/sup&gt;","plainTextFormattedCitation":"50","previouslyFormattedCitation":"&lt;sup&gt;25&lt;/sup&gt;"},"properties":{"noteIndex":0},"schema":"https://github.com/citation-style-language/schema/raw/master/csl-citation.json"}</w:instrText>
      </w:r>
      <w:r>
        <w:fldChar w:fldCharType="separate"/>
      </w:r>
      <w:r w:rsidR="00052A79" w:rsidRPr="00052A79">
        <w:rPr>
          <w:noProof/>
          <w:vertAlign w:val="superscript"/>
        </w:rPr>
        <w:t>50</w:t>
      </w:r>
      <w:r>
        <w:fldChar w:fldCharType="end"/>
      </w:r>
      <w:r>
        <w:t xml:space="preserve"> </w:t>
      </w:r>
      <w:proofErr w:type="spellStart"/>
      <w:r>
        <w:t>Galanin</w:t>
      </w:r>
      <w:proofErr w:type="spellEnd"/>
      <w:r>
        <w:t xml:space="preserve"> is normally only co-expressed in ~5% of TH </w:t>
      </w:r>
      <w:proofErr w:type="spellStart"/>
      <w:r>
        <w:t>somata</w:t>
      </w:r>
      <w:proofErr w:type="spellEnd"/>
      <w:r>
        <w:t xml:space="preserve"> in the stellate, however after injury, its levels are increased to almost all neurons within 72 hours.</w:t>
      </w:r>
      <w:r>
        <w:fldChar w:fldCharType="begin" w:fldLock="1"/>
      </w:r>
      <w:r w:rsidR="00052A79">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lt;sup&gt;50&lt;/sup&gt;","plainTextFormattedCitation":"50","previouslyFormattedCitation":"&lt;sup&gt;25&lt;/sup&gt;"},"properties":{"noteIndex":0},"schema":"https://github.com/citation-style-language/schema/raw/master/csl-citation.json"}</w:instrText>
      </w:r>
      <w:r>
        <w:fldChar w:fldCharType="separate"/>
      </w:r>
      <w:r w:rsidR="00052A79" w:rsidRPr="00052A79">
        <w:rPr>
          <w:noProof/>
          <w:vertAlign w:val="superscript"/>
        </w:rPr>
        <w:t>50</w:t>
      </w:r>
      <w:r>
        <w:fldChar w:fldCharType="end"/>
      </w:r>
    </w:p>
    <w:p w14:paraId="09129310" w14:textId="77777777" w:rsidR="006601C4" w:rsidRDefault="006601C4" w:rsidP="006601C4"/>
    <w:p w14:paraId="28A08E00" w14:textId="77777777" w:rsidR="006601C4" w:rsidRDefault="006601C4" w:rsidP="006601C4">
      <w:r>
        <w:t xml:space="preserve">The direct effect of sympathetic firing is through the release of NE, which can bind to four different adrenergic receptors (AR). B1 and B2 adrenergic </w:t>
      </w:r>
      <w:proofErr w:type="spellStart"/>
      <w:r>
        <w:t>recept</w:t>
      </w:r>
      <w:proofErr w:type="spellEnd"/>
    </w:p>
    <w:p w14:paraId="327470E4" w14:textId="193BF467" w:rsidR="006601C4" w:rsidRDefault="006601C4" w:rsidP="006601C4">
      <w:pPr>
        <w:pStyle w:val="ListParagraph"/>
        <w:widowControl w:val="0"/>
        <w:numPr>
          <w:ilvl w:val="2"/>
          <w:numId w:val="13"/>
        </w:numPr>
        <w:autoSpaceDE w:val="0"/>
        <w:autoSpaceDN w:val="0"/>
        <w:adjustRightInd w:val="0"/>
      </w:pPr>
      <w:r>
        <w:t xml:space="preserve">B1 and B2 adrenergic receptors are present in cardiac myocytes at sympathetic synaptic terminals; B1AR accumulate at synapses, while B2AR undergo endocytosis/internalization. </w:t>
      </w:r>
      <w:r>
        <w:fldChar w:fldCharType="begin" w:fldLock="1"/>
      </w:r>
      <w:r w:rsidR="00052A79">
        <w:instrText>ADDIN CSL_CITATION {"citationItems":[{"id":"ITEM-1","itemData":{"DOI":"10.1083/jcb.200604167","ISSN":"00219525","abstract":"The sympathetic nervous system regulates cardiac function through the activation of adrenergic receptors (ARs). β1 and β2ARs are the primary sympathetic receptors in the heart and play different roles in regulating cardiac contractile function and remodeling in response to injury. In this study, we examine the targeting and trafficking of β1 and β2ARs at cardiac sympathetic synapses in vitro. Sympathetic neurons form functional synapses with neonatal cardiac myocytes in culture. The myocyte membrane develops into specialized zones that surround contacting axons and contain accumulations of the scaffold proteins SAP97 and AKAP79/150 but are deficient in caveolin-3. The β1ARs are enriched within these zones, whereas β2ARs are excluded from them after stimulation of neuronal activity. The results indicate that specialized signaling domains are organized in cardiac myocytes at sites of contact with sympathetic neurons and that these domains are likely to play a role in the subtype-specific regulation of cardiac function by β1 and β2ARs in vivo.","author":[{"dropping-particle":"","family":"Shcherbakova","given":"Olga G.","non-dropping-particle":"","parse-names":false,"suffix":""},{"dropping-particle":"","family":"Hurt","given":"Carl M.","non-dropping-particle":"","parse-names":false,"suffix":""},{"dropping-particle":"","family":"Xiang","given":"Yang","non-dropping-particle":"","parse-names":false,"suffix":""},{"dropping-particle":"","family":"Dell'Acqua","given":"Mark L.","non-dropping-particle":"","parse-names":false,"suffix":""},{"dropping-particle":"","family":"Zhang","given":"Qi","non-dropping-particle":"","parse-names":false,"suffix":""},{"dropping-particle":"","family":"Tsien","given":"Richard W.","non-dropping-particle":"","parse-names":false,"suffix":""},{"dropping-particle":"","family":"Kobilka","given":"Brian K.","non-dropping-particle":"","parse-names":false,"suffix":""}],"container-title":"Journal of Cell Biology","id":"ITEM-1","issue":"4","issued":{"date-parts":[["2007"]]},"page":"521-533","title":"Organization of β-adrenoceptor signaling compartments by sympathetic innervation of cardiac myocytes","type":"article-journal","volume":"176"},"uris":["http://www.mendeley.com/documents/?uuid=1e15ac28-ab4f-31f5-92e9-81dd758890ed"]}],"mendeley":{"formattedCitation":"&lt;sup&gt;51&lt;/sup&gt;","plainTextFormattedCitation":"51","previouslyFormattedCitation":"(Shcherbakova et al., 2007)"},"properties":{"noteIndex":0},"schema":"https://github.com/citation-style-language/schema/raw/master/csl-citation.json"}</w:instrText>
      </w:r>
      <w:r>
        <w:fldChar w:fldCharType="separate"/>
      </w:r>
      <w:r w:rsidR="00052A79" w:rsidRPr="00052A79">
        <w:rPr>
          <w:noProof/>
          <w:vertAlign w:val="superscript"/>
        </w:rPr>
        <w:t>51</w:t>
      </w:r>
      <w:r>
        <w:fldChar w:fldCharType="end"/>
      </w:r>
      <w:r>
        <w:t xml:space="preserve"> Beta-agonists lead to increase in cardiac mass through increased size of cardiac myocytes. </w:t>
      </w:r>
      <w:r>
        <w:fldChar w:fldCharType="begin" w:fldLock="1"/>
      </w:r>
      <w:r w:rsidR="00052A79">
        <w:instrText>ADDIN CSL_CITATION {"citationItems":[{"id":"ITEM-1","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1","issue":"7","issued":{"date-parts":[["2016"]]},"page":"1904-1915","publisher":"Elsevier B.V.","title":"Putting together the clues of the everlasting neuro-cardiac liaison","type":"article-journal","volume":"1863"},"uris":["http://www.mendeley.com/documents/?uuid=0a395410-4370-4d22-8e53-ea6bda62eca5"]},{"id":"ITEM-2","itemData":{"DOI":"10.1093/cvr/cvs320","ISSN":"00086363","abstract":"AIMS: Increased cardiac sympathetic neuron (SN) activity has been associated with pathologies such as heart failure and hypertrophy, suggesting that cardiac innervation regulates cardiomyocyte trophism. Whether continuous input from the SNs is required for the maintenance of the cardiomyocyte size has not been determined thus far.\\n\\nMETHODS AND RESULTS: To address the role of cardiac innervation in cardiomyocyte size regulation, we monitored the effect of pharmacological sympathetic denervation in mice on cardiac structure, function, and signalling from 24 h to 30 days in the absence of other pathological stimuli. SN ablation caused an immediate reduction in the cardiomyocyte size with minimal consequences on the resting contractile function. Atrophic remodelling was mediated by the ubiquitin-proteasome system through FOXO-dependent early induction of the muscle-specific E3 ubiquitin ligases Atrogin-1/MAFbx and MuRF1, which was followed by activation of the autophagy-lysosome system. MuRF1 was found to be determinant in denervation atrophy as remodelling did not develop in denervated MuRF1 knock-out (KO) hearts. These effects were caused by decreased basal stimulation of cardiomyocyte β2-adrenoceptor (AR), as atrophy was prevented by treatment of denervated mice with the β2-AR agonist clenbuterol. Consistent with these data, we also observed that β2-AR KO mice showed cardiac atrophy at rest.\\n\\nCONCLUSION: Cardiac SNs are strong regulators of the cardiomyocyte size via β2-AR-dependent repression of proteolysis, demonstrating that the neuro-cardiac axis operates constitutively for the determination of the physiological cardiomyocyte size. These results are of great clinical relevance given the role of β-AR in cardiovascular diseases and their modulation in therapy.","author":[{"dropping-particle":"","family":"Zaglia","given":"Tania","non-dropping-particle":"","parse-names":false,"suffix":""},{"dropping-particle":"","family":"Milan","given":"Giulia","non-dropping-particle":"","parse-names":false,"suffix":""},{"dropping-particle":"","family":"Franzoso","given":"Mauro","non-dropping-particle":"","parse-names":false,"suffix":""},{"dropping-particle":"","family":"Bertaggia","given":"Enrico","non-dropping-particle":"","parse-names":false,"suffix":""},{"dropping-particle":"","family":"Pianca","given":"Nicola","non-dropping-particle":"","parse-names":false,"suffix":""},{"dropping-particle":"","family":"Piasentini","given":"Eleonora","non-dropping-particle":"","parse-names":false,"suffix":""},{"dropping-particle":"","family":"Voltarelli","given":"Vanessa A","non-dropping-particle":"","parse-names":false,"suffix":""},{"dropping-particle":"","family":"Chiavegato","given":"David","non-dropping-particle":"","parse-names":false,"suffix":""},{"dropping-particle":"","family":"Brum","given":"Patricia C","non-dropping-particle":"","parse-names":false,"suffix":""},{"dropping-particle":"","family":"Glass","given":"David J","non-dropping-particle":"","parse-names":false,"suffix":""},{"dropping-particle":"","family":"Schiaffino","given":"Stefano","non-dropping-particle":"","parse-names":false,"suffix":""},{"dropping-particle":"","family":"Sandri","given":"Marco","non-dropping-particle":"","parse-names":false,"suffix":""},{"dropping-particle":"","family":"Mongillo","given":"Marco","non-dropping-particle":"","parse-names":false,"suffix":""}],"container-title":"Cardiovascular Research","id":"ITEM-2","issue":"2","issued":{"date-parts":[["2013"]]},"page":"240-250","title":"Cardiac sympathetic neurons provide trophic signal to the heart via β2-adrenoceptor-dependent regulation of proteolysis","type":"article-journal","volume":"97"},"uris":["http://www.mendeley.com/documents/?uuid=325cbaff-81db-3987-9bf7-0e2140f0be73"]}],"mendeley":{"formattedCitation":"&lt;sup&gt;52,53&lt;/sup&gt;","plainTextFormattedCitation":"52,53","previouslyFormattedCitation":"(Franzoso, Zaglia, &amp; Mongillo, 2016; Zaglia et al., 2013)"},"properties":{"noteIndex":0},"schema":"https://github.com/citation-style-language/schema/raw/master/csl-citation.json"}</w:instrText>
      </w:r>
      <w:r>
        <w:fldChar w:fldCharType="separate"/>
      </w:r>
      <w:r w:rsidR="00052A79" w:rsidRPr="00052A79">
        <w:rPr>
          <w:noProof/>
          <w:vertAlign w:val="superscript"/>
        </w:rPr>
        <w:t>52,53</w:t>
      </w:r>
      <w:r>
        <w:fldChar w:fldCharType="end"/>
      </w:r>
      <w:r>
        <w:t xml:space="preserve"> </w:t>
      </w:r>
    </w:p>
    <w:p w14:paraId="381B9AF8" w14:textId="6E79C709" w:rsidR="006601C4" w:rsidRDefault="006601C4" w:rsidP="006601C4">
      <w:pPr>
        <w:pStyle w:val="ListParagraph"/>
        <w:widowControl w:val="0"/>
        <w:numPr>
          <w:ilvl w:val="2"/>
          <w:numId w:val="13"/>
        </w:numPr>
        <w:autoSpaceDE w:val="0"/>
        <w:autoSpaceDN w:val="0"/>
        <w:adjustRightInd w:val="0"/>
      </w:pPr>
      <w:r>
        <w:t xml:space="preserve">Almost all </w:t>
      </w:r>
      <w:proofErr w:type="spellStart"/>
      <w:r>
        <w:t>cardiomyocytes</w:t>
      </w:r>
      <w:proofErr w:type="spellEnd"/>
      <w:r>
        <w:t xml:space="preserve"> are in contact with sympathetic neurons (similar proportion to </w:t>
      </w:r>
      <w:r>
        <w:lastRenderedPageBreak/>
        <w:t xml:space="preserve">contact c- capillaries). </w:t>
      </w:r>
      <w:r>
        <w:fldChar w:fldCharType="begin" w:fldLock="1"/>
      </w:r>
      <w:r w:rsidR="00052A79">
        <w:instrText>ADDIN CSL_CITATION {"citationItems":[{"id":"ITEM-1","itemData":{"DOI":"10.1093/cvr/cvt179","ISSN":"0008-6363","PMID":"23860811","author":[{"dropping-particle":"","family":"Hirsch","given":"Emilio","non-dropping-particle":"","parse-names":false,"suffix":""},{"dropping-particle":"","family":"Hilfiker-Kleiner","given":"Denise","non-dropping-particle":"","parse-names":false,"suffix":""},{"dropping-particle":"","family":"Balligand","given":"Jean-Luc","non-dropping-particle":"","parse-names":false,"suffix":""},{"dropping-particle":"","family":"Tarone","given":"Guido","non-dropping-particle":"","parse-names":false,"suffix":""},{"dropping-particle":"","family":"Windt","given":"Leon","non-dropping-particle":"De","parse-names":false,"suffix":""},{"dropping-particle":"","family":"Bauersachs","given":"Johann","non-dropping-particle":"","parse-names":false,"suffix":""},{"dropping-particle":"","family":"Ferdinandy","given":"Peter","non-dropping-particle":"","parse-names":false,"suffix":""},{"dropping-particle":"","family":"Davidson","given":"Sean","non-dropping-particle":"","parse-names":false,"suffix":""},{"dropping-particle":"","family":"Hausenloy","given":"Derek J","non-dropping-particle":"","parse-names":false,"suffix":""},{"dropping-particle":"","family":"Schulz","given":"Rainer","non-dropping-particle":"","parse-names":false,"suffix":""}],"container-title":"Cardiovascular Research","id":"ITEM-1","issue":"4","issued":{"date-parts":[["2013","9","1"]]},"page":"595-599","title":"Interaction of the heart and its close and distant neighbours: report of the Meeting of the ESC Working Groups Myocardial Function and Cellular Biology","type":"article-journal","volume":"99"},"uris":["http://www.mendeley.com/documents/?uuid=d9c52640-92f7-3df0-a12b-a68deabef8ea"]}],"mendeley":{"formattedCitation":"&lt;sup&gt;54&lt;/sup&gt;","plainTextFormattedCitation":"54","previouslyFormattedCitation":"(Hirsch et al., 2013)"},"properties":{"noteIndex":0},"schema":"https://github.com/citation-style-language/schema/raw/master/csl-citation.json"}</w:instrText>
      </w:r>
      <w:r>
        <w:fldChar w:fldCharType="separate"/>
      </w:r>
      <w:r w:rsidR="00052A79" w:rsidRPr="00052A79">
        <w:rPr>
          <w:noProof/>
          <w:vertAlign w:val="superscript"/>
        </w:rPr>
        <w:t>54</w:t>
      </w:r>
      <w:r>
        <w:fldChar w:fldCharType="end"/>
      </w:r>
      <w:r>
        <w:t xml:space="preserve"> Basal/trophic sympathetic release leads to </w:t>
      </w:r>
      <w:proofErr w:type="spellStart"/>
      <w:r>
        <w:t>cardiomyocyte</w:t>
      </w:r>
      <w:proofErr w:type="spellEnd"/>
      <w:r>
        <w:t xml:space="preserve"> </w:t>
      </w:r>
      <w:proofErr w:type="spellStart"/>
      <w:r>
        <w:t>eutrophy</w:t>
      </w:r>
      <w:proofErr w:type="spellEnd"/>
      <w:r>
        <w:t xml:space="preserve"> (loss of beta-</w:t>
      </w:r>
      <w:proofErr w:type="spellStart"/>
      <w:r>
        <w:t>agonism</w:t>
      </w:r>
      <w:proofErr w:type="spellEnd"/>
      <w:r>
        <w:t xml:space="preserve"> leads to atrophy).</w:t>
      </w:r>
    </w:p>
    <w:p w14:paraId="30141938" w14:textId="77777777" w:rsidR="006601C4" w:rsidRDefault="006601C4" w:rsidP="006601C4">
      <w:pPr>
        <w:pStyle w:val="Heading2"/>
      </w:pPr>
      <w:r>
        <w:t>Cardiomyopathy</w:t>
      </w:r>
    </w:p>
    <w:p w14:paraId="0E1840D4" w14:textId="77777777" w:rsidR="006601C4" w:rsidRDefault="006601C4" w:rsidP="006601C4"/>
    <w:p w14:paraId="537BC36E" w14:textId="1DB47E78" w:rsidR="006601C4" w:rsidRDefault="006601C4" w:rsidP="006601C4">
      <w:pPr>
        <w:pStyle w:val="ListParagraph"/>
        <w:numPr>
          <w:ilvl w:val="0"/>
          <w:numId w:val="13"/>
        </w:numPr>
      </w:pPr>
      <w:r>
        <w:t xml:space="preserve">Increased sympathetic tone in ischemic HF models (porcine) improves myocardial contraction, decreased oxygen consumption, decreases intraventricular </w:t>
      </w:r>
      <w:proofErr w:type="spellStart"/>
      <w:r>
        <w:t>desynchrony</w:t>
      </w:r>
      <w:proofErr w:type="spellEnd"/>
      <w:r>
        <w:t xml:space="preserve">, all without elevation of NE. </w:t>
      </w:r>
      <w:r>
        <w:fldChar w:fldCharType="begin" w:fldLock="1"/>
      </w:r>
      <w:r w:rsidR="00052A79">
        <w:instrText>ADDIN CSL_CITATION {"citationItems":[{"id":"ITEM-1","itemData":{"DOI":"10.1111/j.1540-8167.2011.02230.x","ISSN":"10453873","abstract":"BACKGROUND: Prior experimental studies show that thoracic spinal cord stimulation (SCS) improves left ventricular (LV) ejection fraction (LVEF). The mechanism of this improvement in the LV contractile function after SCS and its effects on the myocardial oxygen consumption remains unknown.\\n\\nMETHODS AND RESULTS: We performed thoracic SCS (T1-T2 level) followed by 4 weeks of rapid ventricular pacing in 9 adult pigs with ischemic heart failure (HF) induced by myocardial infarction (MI). At 24 hours off-pacing, detailed echocardiogram and invasive hemodynamic assessment were performed to determine LV contractile function and myocardial oxygen consumption. Serum norepinephrine level was measured before and after SCS. SCS was performed on 2 occasions for 15 minutes, 30 minutes apart (recovery) with 50 Hz frequency (pulse width 0.2 millisecond, 90% of motor threshold at 2 Hz output). Echocardiogram revealed significant decrease in LVEF (33.8 ± 1.8% vs 66.5 ± 1.7%, P &lt; 0.01) after induction of MI and HF. Compared with MI and HF, acute SCS significantly increased LVEF and +dP/dt (all P &lt; 0.05). Withdrawal of SCS during recovery decreased +dP/dt, but not LVEF that increased again with repeated SCS. Myocardial oxygen consumption also significantly decreased during SCS compared with MI and HF (P = 0.006) without any change in serum norepinephrine level (P = 0.9). Speckle tracking imaging showed significant improvement in global and regional circumferential strains over the infarcted mid and apical regions, decreased in time to peak circumferential strain over the lateral and posterior wall after SCS, and the degree of intraventricular dyssynchrony during SCS compared with MI and HF (P &lt; 0.05).\\n\\nCONCLUSIONS: In a porcine model of ischemic HF, acute SCS improved global and regional LV contractile function and intraventricular dyssynchrony, and decreased myocardial oxygen consumption without elevation of norepinephrine level.","author":[{"dropping-particle":"","family":"Liu","given":"Yuan","non-dropping-particle":"","parse-names":false,"suffix":""},{"dropping-particle":"","family":"Yue","given":"Wen Sheng","non-dropping-particle":"","parse-names":false,"suffix":""},{"dropping-particle":"","family":"Liao","given":"Song Yan","non-dropping-particle":"","parse-names":false,"suffix":""},{"dropping-particle":"","family":"Zhang","given":"Yuelin","non-dropping-particle":"","parse-names":false,"suffix":""},{"dropping-particle":"","family":"Au","given":"Ka Wing","non-dropping-particle":"","parse-names":false,"suffix":""},{"dropping-particle":"","family":"Shuto","given":"Chika","non-dropping-particle":"","parse-names":false,"suffix":""},{"dropping-particle":"","family":"Hata","given":"Cary","non-dropping-particle":"","parse-names":false,"suffix":""},{"dropping-particle":"","family":"Park","given":"Euljoon","non-dropping-particle":"","parse-names":false,"suffix":""},{"dropping-particle":"","family":"Chen","given":"Peter","non-dropping-particle":"","parse-names":false,"suffix":""},{"dropping-particle":"","family":"Siu","given":"Chung Wah","non-dropping-particle":"","parse-names":false,"suffix":""},{"dropping-particle":"","family":"Tse","given":"Hung Fat","non-dropping-particle":"","parse-names":false,"suffix":""}],"container-title":"Journal of Cardiovascular Electrophysiology","id":"ITEM-1","issue":"5","issued":{"date-parts":[["2012"]]},"page":"534-540","title":"Thoracic spinal cord stimulation improves cardiac contractile function and myocardial oxygen consumption in a porcine model of ischemic heart failure","type":"article-journal","volume":"23"},"uris":["http://www.mendeley.com/documents/?uuid=b11ecdad-3381-43bd-bea4-3e56f4ff3f13"]}],"mendeley":{"formattedCitation":"&lt;sup&gt;55&lt;/sup&gt;","plainTextFormattedCitation":"55","previouslyFormattedCitation":"(Liu et al., 2012)"},"properties":{"noteIndex":0},"schema":"https://github.com/citation-style-language/schema/raw/master/csl-citation.json"}</w:instrText>
      </w:r>
      <w:r>
        <w:fldChar w:fldCharType="separate"/>
      </w:r>
      <w:r w:rsidR="00052A79" w:rsidRPr="00052A79">
        <w:rPr>
          <w:noProof/>
          <w:vertAlign w:val="superscript"/>
        </w:rPr>
        <w:t>55</w:t>
      </w:r>
      <w:r>
        <w:fldChar w:fldCharType="end"/>
      </w:r>
    </w:p>
    <w:p w14:paraId="4E053890" w14:textId="32B621F8" w:rsidR="006601C4" w:rsidRDefault="006601C4" w:rsidP="006601C4">
      <w:pPr>
        <w:pStyle w:val="ListParagraph"/>
        <w:numPr>
          <w:ilvl w:val="0"/>
          <w:numId w:val="13"/>
        </w:numPr>
      </w:pPr>
      <w:r>
        <w:t xml:space="preserve">After developing late-stage HF, neuronal bodies become hypertrophied and edematous. They become less excitable and may lead to vagal withdrawal. </w:t>
      </w:r>
      <w:r>
        <w:fldChar w:fldCharType="begin" w:fldLock="1"/>
      </w:r>
      <w:r w:rsidR="00052A79">
        <w:instrText>ADDIN CSL_CITATION {"citationItems":[{"id":"ITEM-1","itemData":{"DOI":"10.1161/JAHA.113.000210","ISSN":"20479980","abstract":"Autonomic imbalances including parasympathetic withdrawal and sympathetic overactivity are cardinal features of heart failure regardless of etiology; however, mechanisms underlying these imbalances remain unknown. Animal model studies of heart and visceral organ hypertrophy predict that nerve growth factor levels should be elevated in heart failure; whether this is so in human heart failure, though, remains unclear. We tested the hypotheses that neurons in cardiac ganglia are hypertrophied in human, canine, and rat heart failure and that nerve growth factor, which we hypothesize is elevated in the failing heart, contributes to this neuronal hypertrophy. Somal morphology of neurons from human (579.54±14.34 versus 327.45±9.17 μm(2); P&lt;0.01) and canine hearts (767.80±18.37 versus 650.23±9.84 μm(2); P&lt;0.01) failing secondary to ischemia and neurons from spontaneously hypertensive rat hearts (327.98±3.15 versus 271.29±2.79 μm(2); P&lt;0.01) failing secondary to hypertension reveal significant hypertrophy of neurons in cardiac ganglia compared with controls. Western blot analysis shows that nerve growth factor levels in the explanted, failing human heart are 250% greater than levels in healthy donor hearts. Neurons from cardiac ganglia cultured with nerve growth factor are significantly larger and have greater dendritic arborization than neurons in control cultures. Hypertrophied neurons are significantly less excitable than smaller ones; thus, hypertrophy of vagal postganglionic neurons in cardiac ganglia would help to explain the parasympathetic withdrawal that accompanies heart failure. Furthermore, our observations suggest that nerve growth factor, which is elevated in the failing human heart, causes hypertrophy of neurons in cardiac ganglia.","author":[{"dropping-particle":"","family":"Singh","given":"Sanjay","non-dropping-particle":"","parse-names":false,"suffix":""},{"dropping-particle":"","family":"Sayers","given":"Scott","non-dropping-particle":"","parse-names":false,"suffix":""},{"dropping-particle":"","family":"Walter","given":"James S","non-dropping-particle":"","parse-names":false,"suffix":""},{"dropping-particle":"","family":"Thomas","given":"Donald","non-dropping-particle":"","parse-names":false,"suffix":""},{"dropping-particle":"","family":"Dieter","given":"Robert S","non-dropping-particle":"","parse-names":false,"suffix":""},{"dropping-particle":"","family":"Nee","given":"Lisa M","non-dropping-particle":"","parse-names":false,"suffix":""},{"dropping-particle":"","family":"Wurster","given":"Robert D","non-dropping-particle":"","parse-names":false,"suffix":""}],"container-title":"Journal of the American Heart Association","id":"ITEM-1","issue":"4","issued":{"date-parts":[["2013"]]},"title":"Hypertrophy of neurons within cardiac ganglia in human, canine, and rat heart failure: the potential role of nerve growth factor.","type":"article-journal","volume":"2"},"uris":["http://www.mendeley.com/documents/?uuid=9f7dc32b-445f-3bdc-be9f-c31fe6014160"]}],"mendeley":{"formattedCitation":"&lt;sup&gt;56&lt;/sup&gt;","plainTextFormattedCitation":"56","previouslyFormattedCitation":"(Singh et al., 2013)"},"properties":{"noteIndex":0},"schema":"https://github.com/citation-style-language/schema/raw/master/csl-citation.json"}</w:instrText>
      </w:r>
      <w:r>
        <w:fldChar w:fldCharType="separate"/>
      </w:r>
      <w:r w:rsidR="00052A79" w:rsidRPr="00052A79">
        <w:rPr>
          <w:noProof/>
          <w:vertAlign w:val="superscript"/>
        </w:rPr>
        <w:t>56</w:t>
      </w:r>
      <w:r>
        <w:fldChar w:fldCharType="end"/>
      </w:r>
    </w:p>
    <w:p w14:paraId="3957D1D7" w14:textId="28B444B7" w:rsidR="006601C4" w:rsidRDefault="006601C4" w:rsidP="006601C4">
      <w:pPr>
        <w:pStyle w:val="ListParagraph"/>
        <w:widowControl w:val="0"/>
        <w:numPr>
          <w:ilvl w:val="0"/>
          <w:numId w:val="13"/>
        </w:numPr>
        <w:autoSpaceDE w:val="0"/>
        <w:autoSpaceDN w:val="0"/>
        <w:adjustRightInd w:val="0"/>
      </w:pPr>
      <w:r>
        <w:t xml:space="preserve">In both ischemic and dilated CM…B1 receptor downregulation (proportion of subtypes are the same compared to healthy). Transmural distribution is different, c- lower B1 receptors found in </w:t>
      </w:r>
      <w:proofErr w:type="spellStart"/>
      <w:r>
        <w:t>subendocardium</w:t>
      </w:r>
      <w:proofErr w:type="spellEnd"/>
      <w:r>
        <w:t xml:space="preserve">. </w:t>
      </w:r>
      <w:r>
        <w:fldChar w:fldCharType="begin" w:fldLock="1"/>
      </w:r>
      <w:r w:rsidR="00052A79">
        <w:instrText>ADDIN CSL_CITATION {"citationItems":[{"id":"ITEM-1","itemData":{"DOI":"10.1161/01.CIR.88.6.2501","ISSN":"00097322","PMID":"7902783","abstract":"BACKGROUND: Downregulation of myocardial beta-adrenergic receptor density does not occur in a spatially uniform distribution in patients with congestive heart failure. Rather, it results primarily from loss of receptors in the subendocardium. In patients with dilated cardiomyopathy, beta 1-receptors have been found to be downregulated selectively. These observations suggest that considerable transmural heterogeneity in the distribution of beta-adrenergic receptor subtypes exists in the failing human heart. The present study was designed to test this hypothesis.\\n\\nMETHODS AND RESULTS: We used quantitative autoradiography of radioligand binding sites to measure the distribution of beta-adrenergic receptor subtypes in transmural sections of left ventricular myocardium obtained from cardiac transplant patients with ischemic (n = 13) and idiopathic dilated (n = 12) cardiomyopathy and from 4 subjects with no history of cognitive heart failure. Analysis of radioligand binding isotherms revealed a significant reduction in total beta-adrenergic receptor density in hearts of patients with ischemic and idiopathic cardiomyopathy (20.3 +/- 1.9 and 18.2 +/- 2.0 fmol/mg protein, respectively, versus 40.0 +/- 11.4 in control subjects; P &lt; .01 for both). Loss of the beta 1-subtype accounted for 86% of the total reduction in beta-receptor density in failing hearts. Despite the significant decreases in overall tissue receptor content, the densities of total beta-receptors and beta-receptor subtypes in subepicardial myocytes were equivalent in failing and control hearts. However, in contrast to control hearts, in which the transmural distribution of total and beta 1-receptors was uniform (endocardial: epicardial receptor density ratios, 0.97 +/- 0.14 and 1.0 +/- 0.2, respectively), hearts of patients with ischemic and idiopathic dilated cardiomyopathy had significantly lower total beta-receptor and beta 1-receptor densities in the subendocardium (ratios, 0.66 +/- 0.06 and 0.46 +/- 0.09 for total and beta 1-receptors, respectively, in ischemic cardiomyopathy and 0.60 +/- 0.08 and 0.52 +/- 0.11 in dilated cardiomyopathy; P &lt; .001 for all values compared with a ratio of 1). Thus, beta 1: beta 2 receptor density ratios were markedly decreased in the subendocardium of ischemic and idiopathic dilated left ventricles compared with control hearts.\\n\\nCONCLUSIONS: A significant transmural gradient in the density of myocardial beta 1-adrenergic receptors exists in the hearts of pat…","author":[{"dropping-particle":"","family":"Beau","given":"Scott L","non-dropping-particle":"","parse-names":false,"suffix":""},{"dropping-particle":"","family":"Tolley","given":"Timothy K","non-dropping-particle":"","parse-names":false,"suffix":""},{"dropping-particle":"","family":"Saffitz","given":"Jeffrey E","non-dropping-particle":"","parse-names":false,"suffix":""}],"container-title":"Circulation","id":"ITEM-1","issue":"6","issued":{"date-parts":[["1993","12"]]},"page":"2501-2509","title":"Heterogeneous transmural distribution of β-adrenergic receptor subtypes in failing human hearts","type":"article-journal","volume":"88"},"uris":["http://www.mendeley.com/documents/?uuid=0ba304ac-1042-3db3-aff1-a607673e222e"]}],"mendeley":{"formattedCitation":"&lt;sup&gt;57&lt;/sup&gt;","plainTextFormattedCitation":"57","previouslyFormattedCitation":"(Beau, Tolley, &amp; Saffitz, 1993)"},"properties":{"noteIndex":0},"schema":"https://github.com/citation-style-language/schema/raw/master/csl-citation.json"}</w:instrText>
      </w:r>
      <w:r>
        <w:fldChar w:fldCharType="separate"/>
      </w:r>
      <w:r w:rsidR="00052A79" w:rsidRPr="00052A79">
        <w:rPr>
          <w:noProof/>
          <w:vertAlign w:val="superscript"/>
        </w:rPr>
        <w:t>57</w:t>
      </w:r>
      <w:r>
        <w:fldChar w:fldCharType="end"/>
      </w:r>
    </w:p>
    <w:p w14:paraId="791A03A9" w14:textId="41384E87" w:rsidR="006601C4" w:rsidRDefault="006601C4" w:rsidP="006601C4">
      <w:pPr>
        <w:pStyle w:val="ListParagraph"/>
        <w:widowControl w:val="0"/>
        <w:numPr>
          <w:ilvl w:val="0"/>
          <w:numId w:val="13"/>
        </w:numPr>
        <w:autoSpaceDE w:val="0"/>
        <w:autoSpaceDN w:val="0"/>
        <w:adjustRightInd w:val="0"/>
      </w:pPr>
      <w:r>
        <w:t xml:space="preserve">Cardiac sympathetic afferent reflex (CSAR) causes minimal increase in contractility, but has increased peripheral vasoconstriction (compared to rat controls). CSAR can be inhibited by </w:t>
      </w:r>
      <w:proofErr w:type="spellStart"/>
      <w:r>
        <w:t>epicardial</w:t>
      </w:r>
      <w:proofErr w:type="spellEnd"/>
      <w:r>
        <w:t xml:space="preserve"> lidocaine – decreased contractility more in HF rats than control (also caused drop in LVEDP paradoxically). </w:t>
      </w:r>
      <w:r>
        <w:fldChar w:fldCharType="begin" w:fldLock="1"/>
      </w:r>
      <w:r w:rsidR="00052A79">
        <w:instrText xml:space="preserve">ADDIN CSL_CITATION {"citationItems":[{"id":"ITEM-1","itemData":{"DOI":"10.1113/JP273764","ISSN":"14697793","abstract":"KEY POINTS Cardiac sympathetic afferents are considered to be essential pathways for transmission of cardiac nociception to the central nervous system during myocardial ischaemia. However, a potential contribution of the CSAR control of cardiac dysfunction in both normal and chronic heart failure (CHF) states remains unknown. We found that activation of the CSAR evokes little increase in cardiac contractility with an exaggerated peripheral vasoconstriction in the CHF state. CSAR inhibition by epicardial lidocaine decreased cardiac contractility to a greater extent in CHF rats than sham rats. Furthermore, we also found that epicardial lidocaine paradoxically decreased left ventricular end-diastolic pressure (LVEDP) and left ventricular end-diastolic volume (preload) in CHF rats, which was not observed in sham rats. Chronic ablation of the CSAR by epicardial application of the afferent neurotoxin, RTX, selectively lowered diastolic blood pressure CHF rats. The observation suggests that CSAR has a differential effect on cardiac function in normal and CHF states. CSAR activation in normal state causes significant increase in cardiac contractility and cardiac output. ABSTRACT The enhanced 'cardiac sympathetic afferent reflex' (CSAR) critically contributes to the exaggerated global sympathetic tone in chronic heart failure (CHF). However, a potential contribution of the cardio-cardiac reflex control of cardiac function in both normal and CHF states remains unknown. In this study, we evaluated the effects of direct activation or inhibition of the CSAR on cardiac function by pressure-volume (P-V) loop analysis in </w:instrText>
      </w:r>
      <w:r w:rsidR="00052A79">
        <w:rPr>
          <w:rFonts w:ascii="Cambria Math" w:hAnsi="Cambria Math" w:cs="Cambria Math"/>
        </w:rPr>
        <w:instrText>∼</w:instrText>
      </w:r>
      <w:r w:rsidR="00052A79">
        <w:instrText>12-week sham-operated and myocardial infarcted (MI) rats. In sham rats, acute CSAR activation by epicardial application of bradykinin (BK) increased heart rate (HR), left ventricular systolic pressure (LVSP), the maximum first derivative of left ventricular pressure (dp/dtmax ), and the slope of the end-systolic P-V relationship (ESPVR), suggesting that acute CSAR activation in the normal state enhances myocardial contractility. CSAR activation also decreased left ventricular (LV) systolic and diastolic volumes with little effect on LV end-diastolic pressure (LVEDP) or the end-diastolic P-V relationship (EDPVR) in sham rats. Compared to sham, CHF rats exhibit a reduced increase in the slope of the ESPVR and dp/dtmax in response to BK, indicating a poor contractile response to CSAR activation. Interestingly, BK application in CHF rats increased cardiac…","author":[{"dropping-particle":"","family":"Wang","given":"Han Jun","non-dropping-particle":"","parse-names":false,"suffix":""},{"dropping-particle":"","family":"Rozanski","given":"George J","non-dropping-particle":"","parse-names":false,"suffix":""},{"dropping-particle":"","family":"Zucker","given":"Irving H","non-dropping-particle":"","parse-names":false,"suffix":""}],"container-title":"Journal of Physiology","id":"ITEM-1","issue":"8","issued":{"date-parts":[["2017"]]},"page":"2519-2534","title":"Cardiac sympathetic afferent reflex control of cardiac function in normal and chronic heart failure states","type":"article-journal","volume":"595"},"uris":["http://www.mendeley.com/documents/?uuid=15a8f53d-5cdf-34dd-ad79-58611ce0bcb0"]}],"mendeley":{"formattedCitation":"&lt;sup&gt;58&lt;/sup&gt;","plainTextFormattedCitation":"58","previouslyFormattedCitation":"(Wang, Rozanski, &amp; Zucker, 2017)"},"properties":{"noteIndex":0},"schema":"https://github.com/citation-style-language/schema/raw/master/csl-citation.json"}</w:instrText>
      </w:r>
      <w:r>
        <w:fldChar w:fldCharType="separate"/>
      </w:r>
      <w:r w:rsidR="00052A79" w:rsidRPr="00052A79">
        <w:rPr>
          <w:noProof/>
          <w:vertAlign w:val="superscript"/>
        </w:rPr>
        <w:t>58</w:t>
      </w:r>
      <w:r>
        <w:fldChar w:fldCharType="end"/>
      </w:r>
    </w:p>
    <w:p w14:paraId="77E2C74F" w14:textId="77777777" w:rsidR="006601C4" w:rsidRDefault="006601C4" w:rsidP="006601C4">
      <w:pPr>
        <w:widowControl w:val="0"/>
        <w:autoSpaceDE w:val="0"/>
        <w:autoSpaceDN w:val="0"/>
        <w:adjustRightInd w:val="0"/>
      </w:pPr>
    </w:p>
    <w:p w14:paraId="56505A11" w14:textId="77777777" w:rsidR="005A0EDF" w:rsidRDefault="005A0EDF" w:rsidP="005A0EDF">
      <w:pPr>
        <w:pStyle w:val="ListParagraph"/>
        <w:widowControl w:val="0"/>
        <w:numPr>
          <w:ilvl w:val="1"/>
          <w:numId w:val="13"/>
        </w:numPr>
        <w:autoSpaceDE w:val="0"/>
        <w:autoSpaceDN w:val="0"/>
        <w:adjustRightInd w:val="0"/>
      </w:pPr>
      <w:r>
        <w:t>Myocardial contractility</w:t>
      </w:r>
    </w:p>
    <w:p w14:paraId="639C2965" w14:textId="78FE24D6" w:rsidR="005A0EDF" w:rsidRDefault="005A0EDF" w:rsidP="005A0EDF">
      <w:pPr>
        <w:pStyle w:val="ListParagraph"/>
        <w:widowControl w:val="0"/>
        <w:numPr>
          <w:ilvl w:val="2"/>
          <w:numId w:val="13"/>
        </w:numPr>
        <w:autoSpaceDE w:val="0"/>
        <w:autoSpaceDN w:val="0"/>
        <w:adjustRightInd w:val="0"/>
      </w:pPr>
      <w:r>
        <w:t>NE release by the heavily sympathetically-innervated myocardium leads to Ca++ channel activity and ryanodine receptor (</w:t>
      </w:r>
      <w:proofErr w:type="spellStart"/>
      <w:r>
        <w:t>RyR</w:t>
      </w:r>
      <w:proofErr w:type="spellEnd"/>
      <w:r>
        <w:t xml:space="preserve">), which leads to increased cytosolic Ca++. Effect is increased </w:t>
      </w:r>
      <w:proofErr w:type="spellStart"/>
      <w:r>
        <w:t>inotropy</w:t>
      </w:r>
      <w:proofErr w:type="spellEnd"/>
      <w:r>
        <w:t>/</w:t>
      </w:r>
      <w:proofErr w:type="spellStart"/>
      <w:r>
        <w:t>lusitropy</w:t>
      </w:r>
      <w:proofErr w:type="spellEnd"/>
      <w:r>
        <w:t xml:space="preserve">. </w:t>
      </w:r>
      <w:r>
        <w:fldChar w:fldCharType="begin" w:fldLock="1"/>
      </w:r>
      <w:r w:rsidR="00052A79">
        <w:instrText>ADDIN CSL_CITATION {"citationItems":[{"id":"ITEM-1","itemData":{"DOI":"10.1172/JCI32726","ISSN":"00219738","PMID":"21099118","abstract":"During the classic \"fight-or-flight\" stress response, sympathetic nervous system activation leads to catecholamine release, which increases heart rate and contractility, resulting in enhanced cardiac output. Catecholamines bind to β-adrenergic receptors, causing cAMP generation and activation of PKA, which phosphorylates multiple targets in cardiac muscle, including the cardiac ryanodine receptor/calcium release channel (RyR2) required for muscle contraction. PKA phosphorylation of RyR2 enhances channel activity by sensitizing the channel to cytosolic calcium (Ca²+). Here, we found that mice harboring RyR2 channels that cannot be PKA phosphorylated (referred to herein as RyR2-S2808A+/+ mice) exhibited blunted heart rate and cardiac contractile responses to catecholamines (isoproterenol). The isoproterenol-induced enhancement of ventricular myocyte Ca²+ transients and fractional shortening (contraction) and the spontaneous beating rate of sinoatrial nodal cells were all blunted in RyR2-S2808A+/+ mice. The blunted cardiac response to catecholamines in RyR2-S2808A+/+ mice resulted in impaired exercise capacity. RyR2-S2808A+/+ mice were protected against chronic catecholaminergic-induced cardiac dysfunction. These studies identify what we believe to be new roles for PKA phosphorylation of RyR2 in both the heart rate and contractile responses to acute catecholaminergic stimulation.","author":[{"dropping-particle":"","family":"Shan","given":"Jian","non-dropping-particle":"","parse-names":false,"suffix":""},{"dropping-particle":"","family":"Kushnir","given":"Alexander","non-dropping-particle":"","parse-names":false,"suffix":""},{"dropping-particle":"","family":"Betzenhauser","given":"Matthew J","non-dropping-particle":"","parse-names":false,"suffix":""},{"dropping-particle":"","family":"Reiken","given":"Steven","non-dropping-particle":"","parse-names":false,"suffix":""},{"dropping-particle":"","family":"Li","given":"Jingdong","non-dropping-particle":"","parse-names":false,"suffix":""},{"dropping-particle":"","family":"Lehnart","given":"Stephan E","non-dropping-particle":"","parse-names":false,"suffix":""},{"dropping-particle":"","family":"Lindegger","given":"Nicolas","non-dropping-particle":"","parse-names":false,"suffix":""},{"dropping-particle":"","family":"Mongillo","given":"Marco","non-dropping-particle":"","parse-names":false,"suffix":""},{"dropping-particle":"","family":"Mohler","given":"Peter J","non-dropping-particle":"","parse-names":false,"suffix":""},{"dropping-particle":"","family":"Marks","given":"Andrew R","non-dropping-particle":"","parse-names":false,"suffix":""}],"container-title":"Journal of Clinical Investigation","id":"ITEM-1","issue":"12","issued":{"date-parts":[["2010","12","1"]]},"page":"4388-4398","publisher":"American Society for Clinical Investigation","title":"Phosphorylation of the ryanodine receptor mediates the cardiac fight or flight response in mice","type":"article-journal","volume":"120"},"uris":["http://www.mendeley.com/documents/?uuid=e2994ef0-9b97-32ce-9e11-03ff04aad5c8"]}],"mendeley":{"formattedCitation":"&lt;sup&gt;59&lt;/sup&gt;","plainTextFormattedCitation":"59","previouslyFormattedCitation":"(Shan et al., 2010)"},"properties":{"noteIndex":0},"schema":"https://github.com/citation-style-language/schema/raw/master/csl-citation.json"}</w:instrText>
      </w:r>
      <w:r>
        <w:fldChar w:fldCharType="separate"/>
      </w:r>
      <w:r w:rsidR="00052A79" w:rsidRPr="00052A79">
        <w:rPr>
          <w:noProof/>
          <w:vertAlign w:val="superscript"/>
        </w:rPr>
        <w:t>59</w:t>
      </w:r>
      <w:r>
        <w:fldChar w:fldCharType="end"/>
      </w:r>
      <w:r w:rsidRPr="00303C8D">
        <w:t xml:space="preserve"> </w:t>
      </w:r>
      <w:r>
        <w:t xml:space="preserve">Sympathetic stimuli with NE at SA node also leads to increased myocardial interstitial levels of NE, which lead to ventricular </w:t>
      </w:r>
      <w:proofErr w:type="spellStart"/>
      <w:r>
        <w:t>inotropy</w:t>
      </w:r>
      <w:proofErr w:type="spellEnd"/>
      <w:r>
        <w:t xml:space="preserve">. </w:t>
      </w:r>
    </w:p>
    <w:p w14:paraId="78ED051E" w14:textId="77777777" w:rsidR="005A0EDF" w:rsidRPr="00070792" w:rsidRDefault="005A0EDF" w:rsidP="005A0EDF"/>
    <w:p w14:paraId="488F3F89" w14:textId="77777777" w:rsidR="005A0EDF" w:rsidRDefault="005A0EDF" w:rsidP="005A0EDF">
      <w:pPr>
        <w:pStyle w:val="ListParagraph"/>
        <w:widowControl w:val="0"/>
        <w:numPr>
          <w:ilvl w:val="0"/>
          <w:numId w:val="28"/>
        </w:numPr>
        <w:autoSpaceDE w:val="0"/>
        <w:autoSpaceDN w:val="0"/>
        <w:adjustRightInd w:val="0"/>
      </w:pPr>
      <w:r>
        <w:t>Electrical conduction</w:t>
      </w:r>
    </w:p>
    <w:p w14:paraId="3A85498E" w14:textId="77777777" w:rsidR="005A0EDF" w:rsidRDefault="005A0EDF" w:rsidP="005A0EDF">
      <w:pPr>
        <w:pStyle w:val="ListParagraph"/>
        <w:widowControl w:val="0"/>
        <w:numPr>
          <w:ilvl w:val="2"/>
          <w:numId w:val="13"/>
        </w:numPr>
        <w:autoSpaceDE w:val="0"/>
        <w:autoSpaceDN w:val="0"/>
        <w:adjustRightInd w:val="0"/>
      </w:pPr>
      <w:proofErr w:type="spellStart"/>
      <w:r>
        <w:t>Chronotropy</w:t>
      </w:r>
      <w:proofErr w:type="spellEnd"/>
      <w:r>
        <w:t>/</w:t>
      </w:r>
      <w:proofErr w:type="spellStart"/>
      <w:r>
        <w:t>dromotropy</w:t>
      </w:r>
      <w:proofErr w:type="spellEnd"/>
    </w:p>
    <w:p w14:paraId="26639DCF" w14:textId="10C72606" w:rsidR="005A0EDF" w:rsidRDefault="005A0EDF" w:rsidP="005A0EDF">
      <w:pPr>
        <w:pStyle w:val="ListParagraph"/>
        <w:widowControl w:val="0"/>
        <w:numPr>
          <w:ilvl w:val="3"/>
          <w:numId w:val="13"/>
        </w:numPr>
        <w:autoSpaceDE w:val="0"/>
        <w:autoSpaceDN w:val="0"/>
        <w:adjustRightInd w:val="0"/>
      </w:pPr>
      <w:r>
        <w:t xml:space="preserve">SA node firing rate depends on “funny current”, which has inward-rectifying Na+ current that leads to depolarization through the hyperpolarization-activated cyclic nucleotide-gated channel (HCN). Sympathetic tone leads to </w:t>
      </w:r>
      <w:proofErr w:type="spellStart"/>
      <w:r>
        <w:t>dromotropy</w:t>
      </w:r>
      <w:proofErr w:type="spellEnd"/>
      <w:r>
        <w:t>/</w:t>
      </w:r>
      <w:proofErr w:type="spellStart"/>
      <w:r>
        <w:t>chronotropy</w:t>
      </w:r>
      <w:proofErr w:type="spellEnd"/>
      <w:r>
        <w:t xml:space="preserve"> through increased HCN activity, spontaneous SA depolarization rate, and sarcoplasmic reticulum release of Ca++, as well increased depolarization through other neuronal bundles (e.g. His bundle, AV node, </w:t>
      </w:r>
      <w:proofErr w:type="spellStart"/>
      <w:r>
        <w:t>etc</w:t>
      </w:r>
      <w:proofErr w:type="spellEnd"/>
      <w:r>
        <w:t xml:space="preserve">). </w:t>
      </w:r>
      <w:r>
        <w:fldChar w:fldCharType="begin" w:fldLock="1"/>
      </w:r>
      <w:r w:rsidR="00052A79">
        <w:instrText>ADDIN CSL_CITATION {"citationItems":[{"id":"ITEM-1","itemData":{"DOI":"10.1085/jgp.201010488","ISSN":"0022-1295","abstract":" The sympathetic nervous system increases heart rate by activating β adrenergic receptors and increasing cAMP levels in myocytes in the sinoatrial node. The molecular basis for this response is not well understood; however, the cardiac funny current (I f ) is thought to be among the end effectors for cAMP signaling in sinoatrial myocytes. I f is produced by hyperpolarization-activated cyclic nucleotide–sensitive (HCN4) channels, which can be potentiated by direct binding of cAMP to a conserved cyclic nucleotide binding domain in the C terminus of the channels. β adrenergic regulation of I f in the sinoatrial node is thought to occur via this direct binding mechanism, independent of phosphorylation. Here, we have investigated whether the cAMP-activated protein kinase (PKA) can also regulate sinoatrial HCN4 channels. We found that inhibition of PKA significantly reduced the ability of β adrenergic agonists to shift the voltage dependence of I f in isolated sinoatrial myocytes from mice. PKA also shifted the voltage dependence of activation to more positive potentials for heterologously expressed HCN4 channels. In vitro phosphorylation assays and mass spectrometry revealed that PKA can directly phosphorylate at least 13 sites on HCN4, including at least three residues in the N terminus and at least 10 in the C terminus. Functional analysis of truncated and alanine-substituted HCN4 channels identified a PKA regulatory site in the distal C terminus of HCN4, which is required for PKA modulation of I f . Collectively, these data show that native and expressed HCN4 channels can be regulated by PKA, and raise the possibility that this mechanism could contribute to sympathetic regulation of heart rate. ","author":[{"dropping-particle":"","family":"Liao","given":"Zhandi","non-dropping-particle":"","parse-names":false,"suffix":""},{"dropping-particle":"","family":"Lockhead","given":"Dean","non-dropping-particle":"","parse-names":false,"suffix":""},{"dropping-particle":"","family":"Larson","given":"Eric D.","non-dropping-particle":"","parse-names":false,"suffix":""},{"dropping-particle":"","family":"Proenza","given":"Catherine","non-dropping-particle":"","parse-names":false,"suffix":""}],"container-title":"The Journal of General Physiology","id":"ITEM-1","issue":"3","issued":{"date-parts":[["2010"]]},"page":"247-258","title":"Phosphorylation and modulation of hyperpolarization-activated HCN4 channels by protein kinase A in the mouse sinoatrial node","type":"article-journal","volume":"136"},"uris":["http://www.mendeley.com/documents/?uuid=48e6e121-386a-471a-a1de-cbf1765d4885"]},{"id":"ITEM-2","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2","issue":"7","issued":{"date-parts":[["2016"]]},"page":"1904-1915","publisher":"Elsevier B.V.","title":"Putting together the clues of the everlasting neuro-cardiac liaison","type":"article-journal","volume":"1863"},"uris":["http://www.mendeley.com/documents/?uuid=0a395410-4370-4d22-8e53-ea6bda62eca5"]}],"mendeley":{"formattedCitation":"&lt;sup&gt;52,60&lt;/sup&gt;","plainTextFormattedCitation":"52,60","previouslyFormattedCitation":"(Franzoso et al., 2016; Liao, Lockhead, Larson, &amp; Proenza, 2010)"},"properties":{"noteIndex":0},"schema":"https://github.com/citation-style-language/schema/raw/master/csl-citation.json"}</w:instrText>
      </w:r>
      <w:r>
        <w:fldChar w:fldCharType="separate"/>
      </w:r>
      <w:r w:rsidR="00052A79" w:rsidRPr="00052A79">
        <w:rPr>
          <w:noProof/>
          <w:vertAlign w:val="superscript"/>
        </w:rPr>
        <w:t>52,60</w:t>
      </w:r>
      <w:r>
        <w:fldChar w:fldCharType="end"/>
      </w:r>
    </w:p>
    <w:p w14:paraId="56A9E424" w14:textId="77777777" w:rsidR="005A0EDF" w:rsidRDefault="005A0EDF" w:rsidP="005A0EDF">
      <w:pPr>
        <w:pStyle w:val="ListParagraph"/>
        <w:widowControl w:val="0"/>
        <w:numPr>
          <w:ilvl w:val="2"/>
          <w:numId w:val="13"/>
        </w:numPr>
        <w:autoSpaceDE w:val="0"/>
        <w:autoSpaceDN w:val="0"/>
        <w:adjustRightInd w:val="0"/>
      </w:pPr>
      <w:r>
        <w:t>Repolarization</w:t>
      </w:r>
    </w:p>
    <w:p w14:paraId="4EA22007" w14:textId="78B7B00C" w:rsidR="005A0EDF" w:rsidRDefault="005A0EDF" w:rsidP="005A0EDF">
      <w:pPr>
        <w:pStyle w:val="ListParagraph"/>
        <w:widowControl w:val="0"/>
        <w:numPr>
          <w:ilvl w:val="3"/>
          <w:numId w:val="13"/>
        </w:numPr>
        <w:autoSpaceDE w:val="0"/>
        <w:autoSpaceDN w:val="0"/>
        <w:adjustRightInd w:val="0"/>
      </w:pPr>
      <w:r>
        <w:t xml:space="preserve">Effective refractory period (ERP) are shorted by sympathetic excitation, while sympathetic inhibition prolongs ERP… similar in endocardium/epicardium. </w:t>
      </w:r>
      <w:r>
        <w:fldChar w:fldCharType="begin" w:fldLock="1"/>
      </w:r>
      <w:r w:rsidR="00052A79">
        <w:instrText>ADDIN CSL_CITATION {"citationItems":[{"id":"ITEM-1","itemData":{"DOI":"10.1161/01.RES.46.1.100","ISSN":"00097330","abstract":"The purpose of this study was to determine if autonomic nerve interventions exerted quantitatively dissimilar effects on recovery properties of endocardium compared with epicardium. Effective refractory periods (ERP) were measured by the extrastimulus technique in the endocardium and epicardium of the canine left ventricular anterior wall. The basic train and premature stimuli were administered to the endocardium and overlying epicardium via different poles on the same multipolar needle electrode, using cathodal stimuli. Sympathetic augmentation produced via bilateral carotid arterial occlusion or electrical stimulation of right, left, and both sympathetic nerves shortened ERP. Bilateral sympathetic denervation prolonged ERP. The canges in ERP of the endocardium were no different than were changes in the ERP of overlying epicardium. In separate studies, electrical stimulation of the cervical vagi prolonged ERP similarly in epicardium and endocardium. Pacing at slower rates or physostigmine administration potentiated the ERP prolongation in endocardium similar to epicardium. Augmented sympathetic tone produced by carotid occlusion also potentiated prolongation of ERP by vagal stimulation. The percent change in endocardial sites was slightly but significantly less than in epicardial sites. ERP prolongation due to vagal stimulation was attenuated markedly after sympathectomy and abolished with both propranolol and atropine. We conclude that, in the normal anterior left ventricular myocardium of the dog, sympathetic augmentation shortens ERP in epicardial sites equivalent to that in the underlying endocardial sites, that vagal nerve stimulation prolongs ERP in epicardial sites equal to or slightly greater than in the underlying endocardial sites, and that vagal stimulation antagonizes background sympathetic activity.","author":[{"dropping-particle":"","family":"Martins","given":"James B","non-dropping-particle":"","parse-names":false,"suffix":""},{"dropping-particle":"","family":"Zipes","given":"Douglas P","non-dropping-particle":"","parse-names":false,"suffix":""}],"container-title":"Circulation Research","id":"ITEM-1","issue":"1","issued":{"date-parts":[["1980"]]},"page":"100-110","title":"Effects of sympathetic and vagal nerves on recovery properties of the endocardium and epicardium of the canine left ventricle","type":"article-journal","volume":"46"},"uris":["http://www.mendeley.com/documents/?uuid=9502b409-882f-3540-a1c2-1c99b3631c9a"]}],"mendeley":{"formattedCitation":"&lt;sup&gt;61&lt;/sup&gt;","plainTextFormattedCitation":"61","previouslyFormattedCitation":"(Martins &amp; Zipes, 1980)"},"properties":{"noteIndex":0},"schema":"https://github.com/citation-style-language/schema/raw/master/csl-citation.json"}</w:instrText>
      </w:r>
      <w:r>
        <w:fldChar w:fldCharType="separate"/>
      </w:r>
      <w:r w:rsidR="00052A79" w:rsidRPr="00052A79">
        <w:rPr>
          <w:noProof/>
          <w:vertAlign w:val="superscript"/>
        </w:rPr>
        <w:t>61</w:t>
      </w:r>
      <w:r>
        <w:fldChar w:fldCharType="end"/>
      </w:r>
      <w:r>
        <w:t xml:space="preserve"> Transmural dispersion of repolarization also shortened by sympathetic activity, prolonged by beta-blockade. </w:t>
      </w:r>
      <w:r>
        <w:fldChar w:fldCharType="begin" w:fldLock="1"/>
      </w:r>
      <w:r w:rsidR="00052A79">
        <w:instrText>ADDIN CSL_CITATION {"citationItems":[{"id":"ITEM-1","itemData":{"DOI":"10.1113/jphysiol.1984.sp015436","ISSN":"14697793","PMID":"6149314","abstract":"Selective adrenoceptor agonists and antagonists have been used to analyse the effects of stimulation of individual types of adrenoceptor in various parts of the rabbit heart. The selective alpha 1- and alpha 2-adrenoceptor agonists used were St 587 and BHT 933 respectively, and the antagonists were prazosin (alpha 1) and WY 25309 (alpha 2). The selective beta 1- and beta 2-adrenoceptor antagonists were atenolol and ICI 118551, respectively. Pirbuterol was a highly selective beta 2-adrenoceptor agonist. The non-selective agonists noradrenaline, adrenaline and isoprenaline were also employed with various combinations of antagonists. Phenylephrine was found to stimulate beta- as well as alpha-adrenoceptors. Rimiterol was a beta-adrenoceptor agonist, partially selective for beta 2-adrenoceptors. In the sinus node beta 1-, but not beta 2-adrenoceptor stimulation increased the fast phase of depolarization (Vmax). Both beta 1- and beta 2-adrenoceptor stimulation increased the slope of slow diastolic depolarization, accelerated repolarization and increased maximum diastolic potential. After blockade of both beta 1- and beta 2-adrenoceptors alpha 1-adrenoceptor stimulation caused bradycardia, due exclusively to delayed repolarization. alpha 2-adrenoceptor stimulation had no effect. In Purkinje cells and papillary muscle both beta 1- and beta 2-adrenoceptor stimulation accelerated repolarization. Stimulation of alpha 2-adrenoceptors had no effect. Beta 1-, not beta 2-adrenoceptor stimulation augmented peak contractions 3-5-fold, and greatly increased rate of development of tension. After beta-blockade alpha 1-adrenoceptor stimulation moderately increased peak contractions (up to 47%), but increased time-to-peak and duration of contractions. These patterns of adrenoceptor-mediated effects were unchanged in animals pre-treated with sufficient 6-hydroxydopamine to eliminate responses to sympathetic nerve stimulation. The results would be consistent with beta 1-, and beta 2-adrenoceptor stimulation increasing inward calcium current, and with stimulation of alpha 1-adrenoceptors delaying its inactivation, rather than increasing its magnitude.","author":[{"dropping-particle":"","family":"Dukes","given":"I D","non-dropping-particle":"","parse-names":false,"suffix":""},{"dropping-particle":"","family":"Vaughan Williams","given":"E M","non-dropping-particle":"","parse-names":false,"suffix":""}],"container-title":"The Journal of Physiology","id":"ITEM-1","issue":"1","issued":{"date-parts":[["1984","10","1"]]},"page":"523-546","title":"Effects of selective alpha 1</w:instrText>
      </w:r>
      <w:r w:rsidR="00052A79">
        <w:rPr>
          <w:rFonts w:ascii="Cambria Math" w:hAnsi="Cambria Math" w:cs="Cambria Math"/>
        </w:rPr>
        <w:instrText>‐</w:instrText>
      </w:r>
      <w:r w:rsidR="00052A79">
        <w:instrText>, alpha 2</w:instrText>
      </w:r>
      <w:r w:rsidR="00052A79">
        <w:rPr>
          <w:rFonts w:ascii="Cambria Math" w:hAnsi="Cambria Math" w:cs="Cambria Math"/>
        </w:rPr>
        <w:instrText>‐</w:instrText>
      </w:r>
      <w:r w:rsidR="00052A79">
        <w:instrText>, beta 1</w:instrText>
      </w:r>
      <w:r w:rsidR="00052A79">
        <w:rPr>
          <w:rFonts w:ascii="Cambria Math" w:hAnsi="Cambria Math" w:cs="Cambria Math"/>
        </w:rPr>
        <w:instrText>‐</w:instrText>
      </w:r>
      <w:r w:rsidR="00052A79">
        <w:instrText>and beta 2</w:instrText>
      </w:r>
      <w:r w:rsidR="00052A79">
        <w:rPr>
          <w:rFonts w:ascii="Cambria Math" w:hAnsi="Cambria Math" w:cs="Cambria Math"/>
        </w:rPr>
        <w:instrText>‐</w:instrText>
      </w:r>
      <w:r w:rsidR="00052A79">
        <w:instrText>adrenoceptor stimulation on potentials and contractions in the rabbit heart.","type":"article-journal","volume":"355"},"uris":["http://www.mendeley.com/documents/?uuid=adddab2c-7dde-38af-8c80-c940e4054c5b"]}],"mendeley":{"formattedCitation":"&lt;sup&gt;62&lt;/sup&gt;","plainTextFormattedCitation":"62","previouslyFormattedCitation":"(Dukes &amp; Vaughan Williams, 1984)"},"properties":{"noteIndex":0},"schema":"https://github.com/citation-style-language/schema/raw/master/csl-citation.json"}</w:instrText>
      </w:r>
      <w:r>
        <w:fldChar w:fldCharType="separate"/>
      </w:r>
      <w:r w:rsidR="00052A79" w:rsidRPr="00052A79">
        <w:rPr>
          <w:noProof/>
          <w:vertAlign w:val="superscript"/>
        </w:rPr>
        <w:t>62</w:t>
      </w:r>
      <w:r>
        <w:fldChar w:fldCharType="end"/>
      </w:r>
    </w:p>
    <w:p w14:paraId="37EA52A6" w14:textId="77777777" w:rsidR="005A0EDF" w:rsidRPr="00B353CD" w:rsidRDefault="005A0EDF" w:rsidP="005A0EDF"/>
    <w:p w14:paraId="6429DCD8" w14:textId="337182CC" w:rsidR="006601C4" w:rsidRDefault="005A0EDF" w:rsidP="005A0EDF">
      <w:r>
        <w:br w:type="column"/>
      </w:r>
    </w:p>
    <w:p w14:paraId="61DA93F7" w14:textId="77777777" w:rsidR="006601C4" w:rsidRPr="00AB6627" w:rsidRDefault="006601C4" w:rsidP="00AB6627"/>
    <w:p w14:paraId="47ABB59F" w14:textId="0AC4EF15" w:rsidR="00FC103C" w:rsidRDefault="00AB6627" w:rsidP="007351F6">
      <w:pPr>
        <w:pStyle w:val="Heading1"/>
      </w:pPr>
      <w:r>
        <w:br w:type="column"/>
      </w:r>
      <w:r w:rsidR="00FC103C">
        <w:lastRenderedPageBreak/>
        <w:t>CONCLUSION</w:t>
      </w:r>
    </w:p>
    <w:p w14:paraId="62525F8D" w14:textId="51509AAF" w:rsidR="00FC103C" w:rsidRDefault="00FC103C" w:rsidP="00FC103C">
      <w:pPr>
        <w:widowControl w:val="0"/>
        <w:autoSpaceDE w:val="0"/>
        <w:autoSpaceDN w:val="0"/>
        <w:adjustRightInd w:val="0"/>
      </w:pPr>
    </w:p>
    <w:p w14:paraId="1C4B062A" w14:textId="64E0840B" w:rsidR="00C84747" w:rsidRDefault="00C84747" w:rsidP="00C84747">
      <w:pPr>
        <w:pStyle w:val="ListParagraph"/>
        <w:widowControl w:val="0"/>
        <w:numPr>
          <w:ilvl w:val="0"/>
          <w:numId w:val="29"/>
        </w:numPr>
        <w:autoSpaceDE w:val="0"/>
        <w:autoSpaceDN w:val="0"/>
        <w:adjustRightInd w:val="0"/>
      </w:pPr>
      <w:r>
        <w:t>Review objectives</w:t>
      </w:r>
    </w:p>
    <w:p w14:paraId="14368380" w14:textId="13DB80D1" w:rsidR="00C84747" w:rsidRDefault="00C84747" w:rsidP="00C84747">
      <w:pPr>
        <w:pStyle w:val="ListParagraph"/>
        <w:widowControl w:val="0"/>
        <w:numPr>
          <w:ilvl w:val="0"/>
          <w:numId w:val="29"/>
        </w:numPr>
        <w:autoSpaceDE w:val="0"/>
        <w:autoSpaceDN w:val="0"/>
        <w:adjustRightInd w:val="0"/>
      </w:pPr>
      <w:r>
        <w:t>Summary statement</w:t>
      </w:r>
    </w:p>
    <w:p w14:paraId="4AA905CE" w14:textId="77777777" w:rsidR="00C84747" w:rsidRDefault="00C84747" w:rsidP="00171562">
      <w:pPr>
        <w:pStyle w:val="Heading1"/>
      </w:pPr>
    </w:p>
    <w:p w14:paraId="06995DE0" w14:textId="428D880C" w:rsidR="00EB2A5F" w:rsidRDefault="003F14CE" w:rsidP="00171562">
      <w:pPr>
        <w:pStyle w:val="Heading1"/>
      </w:pPr>
      <w:r>
        <w:br w:type="column"/>
      </w:r>
      <w:r w:rsidR="00EB2A5F">
        <w:lastRenderedPageBreak/>
        <w:t>REFERENCES</w:t>
      </w:r>
    </w:p>
    <w:p w14:paraId="38A4A91E" w14:textId="1FF8A47D" w:rsidR="00EB2A5F" w:rsidRDefault="00EB2A5F" w:rsidP="00EB2A5F">
      <w:pPr>
        <w:widowControl w:val="0"/>
        <w:autoSpaceDE w:val="0"/>
        <w:autoSpaceDN w:val="0"/>
        <w:adjustRightInd w:val="0"/>
      </w:pPr>
    </w:p>
    <w:p w14:paraId="7D182B75" w14:textId="24EC220D" w:rsidR="00052A79" w:rsidRPr="00052A79" w:rsidRDefault="00EB2A5F" w:rsidP="00052A79">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052A79" w:rsidRPr="00052A79">
        <w:rPr>
          <w:noProof/>
        </w:rPr>
        <w:t xml:space="preserve">1. </w:t>
      </w:r>
      <w:r w:rsidR="00052A79" w:rsidRPr="00052A79">
        <w:rPr>
          <w:noProof/>
        </w:rPr>
        <w:tab/>
        <w:t xml:space="preserve">Ardell JL, Armour JA. Neurocardiology: Structure-Based function. </w:t>
      </w:r>
      <w:r w:rsidR="00052A79" w:rsidRPr="00052A79">
        <w:rPr>
          <w:i/>
          <w:iCs/>
          <w:noProof/>
        </w:rPr>
        <w:t>Compr Physiol</w:t>
      </w:r>
      <w:r w:rsidR="00052A79" w:rsidRPr="00052A79">
        <w:rPr>
          <w:noProof/>
        </w:rPr>
        <w:t>. 2016;6(4):1635-1653. doi:10.1002/cphy.c150046</w:t>
      </w:r>
    </w:p>
    <w:p w14:paraId="234811D4"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 </w:t>
      </w:r>
      <w:r w:rsidRPr="00052A79">
        <w:rPr>
          <w:noProof/>
        </w:rPr>
        <w:tab/>
        <w:t xml:space="preserve">Malpas S. The rhythmicity of sympathetic nerve activity. </w:t>
      </w:r>
      <w:r w:rsidRPr="00052A79">
        <w:rPr>
          <w:i/>
          <w:iCs/>
          <w:noProof/>
        </w:rPr>
        <w:t>Prog Neurobiol</w:t>
      </w:r>
      <w:r w:rsidRPr="00052A79">
        <w:rPr>
          <w:noProof/>
        </w:rPr>
        <w:t>. 1998;56(1):65-96. doi:10.1016/S0301-0082(98)00030-6</w:t>
      </w:r>
    </w:p>
    <w:p w14:paraId="1EE0C244"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 </w:t>
      </w:r>
      <w:r w:rsidRPr="00052A79">
        <w:rPr>
          <w:noProof/>
        </w:rPr>
        <w:tab/>
        <w:t xml:space="preserve">Vaseghi M, Zhou W, Shi J, et al. Sympathetic innervation of the anterior left ventricular wall by the right and left stellate ganglia. </w:t>
      </w:r>
      <w:r w:rsidRPr="00052A79">
        <w:rPr>
          <w:i/>
          <w:iCs/>
          <w:noProof/>
        </w:rPr>
        <w:t>Hear Rhythm</w:t>
      </w:r>
      <w:r w:rsidRPr="00052A79">
        <w:rPr>
          <w:noProof/>
        </w:rPr>
        <w:t>. 2012;9(8):1303-1309. doi:10.1016/j.hrthm.2012.03.052</w:t>
      </w:r>
    </w:p>
    <w:p w14:paraId="2F8972C9"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 </w:t>
      </w:r>
      <w:r w:rsidRPr="00052A79">
        <w:rPr>
          <w:noProof/>
        </w:rPr>
        <w:tab/>
        <w:t xml:space="preserve">Armour JA, Murphy DA, Yuan BX, Macdonald S, Hopkins DA. Gross and microscopic anatomy of the human intrinsic cardiac nervous system. </w:t>
      </w:r>
      <w:r w:rsidRPr="00052A79">
        <w:rPr>
          <w:i/>
          <w:iCs/>
          <w:noProof/>
        </w:rPr>
        <w:t>Anat Rec</w:t>
      </w:r>
      <w:r w:rsidRPr="00052A79">
        <w:rPr>
          <w:noProof/>
        </w:rPr>
        <w:t>. 1997;247(2):289-298. doi:10.1002/(SICI)1097-0185(199702)247:2&lt;289::AID-AR15&gt;3.0.CO;2-L</w:t>
      </w:r>
    </w:p>
    <w:p w14:paraId="470558D1"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 </w:t>
      </w:r>
      <w:r w:rsidRPr="00052A79">
        <w:rPr>
          <w:noProof/>
        </w:rPr>
        <w:tab/>
        <w:t xml:space="preserve">Pauza DH, Skripka V, Pauziene N, Stropus R. Morphology, distribution, and variability of the epicardiac neural ganglionated subplexuses in the human heart. </w:t>
      </w:r>
      <w:r w:rsidRPr="00052A79">
        <w:rPr>
          <w:i/>
          <w:iCs/>
          <w:noProof/>
        </w:rPr>
        <w:t>Anat Rec</w:t>
      </w:r>
      <w:r w:rsidRPr="00052A79">
        <w:rPr>
          <w:noProof/>
        </w:rPr>
        <w:t>. 2000;259(4):353-382. doi:10.1002/1097-0185(20000801)259:4&lt;353::AID-AR10&gt;3.0.CO;2-R</w:t>
      </w:r>
    </w:p>
    <w:p w14:paraId="332D34ED"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6. </w:t>
      </w:r>
      <w:r w:rsidRPr="00052A79">
        <w:rPr>
          <w:noProof/>
        </w:rPr>
        <w:tab/>
        <w:t xml:space="preserve">Dolezel S, Gerová M, Gero J, Sládek T, Vasku J. Adrenergic innervation of the coronary arteries and the myocardium. </w:t>
      </w:r>
      <w:r w:rsidRPr="00052A79">
        <w:rPr>
          <w:i/>
          <w:iCs/>
          <w:noProof/>
        </w:rPr>
        <w:t>Acta Anat (Basel)</w:t>
      </w:r>
      <w:r w:rsidRPr="00052A79">
        <w:rPr>
          <w:noProof/>
        </w:rPr>
        <w:t>. 1978;100(3):306-316.</w:t>
      </w:r>
    </w:p>
    <w:p w14:paraId="68542A42"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7. </w:t>
      </w:r>
      <w:r w:rsidRPr="00052A79">
        <w:rPr>
          <w:noProof/>
        </w:rPr>
        <w:tab/>
        <w:t xml:space="preserve">Pierpont GL, DeMaster EG, Reynolds S, Pederson J, Cohn JN. Ventricular myocardial catecholamines in primates. </w:t>
      </w:r>
      <w:r w:rsidRPr="00052A79">
        <w:rPr>
          <w:i/>
          <w:iCs/>
          <w:noProof/>
        </w:rPr>
        <w:t>J Lab Clin Med</w:t>
      </w:r>
      <w:r w:rsidRPr="00052A79">
        <w:rPr>
          <w:noProof/>
        </w:rPr>
        <w:t>. 1985;106(2):205-210.</w:t>
      </w:r>
    </w:p>
    <w:p w14:paraId="7FE60EB9"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8. </w:t>
      </w:r>
      <w:r w:rsidRPr="00052A79">
        <w:rPr>
          <w:noProof/>
        </w:rPr>
        <w:tab/>
        <w:t xml:space="preserve">Momose M, Tyndale-Hines L, Bengel FM, Schwaiger M. How heterogeneous is the cardiac autonomic innervation? </w:t>
      </w:r>
      <w:r w:rsidRPr="00052A79">
        <w:rPr>
          <w:i/>
          <w:iCs/>
          <w:noProof/>
        </w:rPr>
        <w:t>Basic Res Cardiol</w:t>
      </w:r>
      <w:r w:rsidRPr="00052A79">
        <w:rPr>
          <w:noProof/>
        </w:rPr>
        <w:t>. 2001;96(6):539-546. doi:10.1007/s003950170004</w:t>
      </w:r>
    </w:p>
    <w:p w14:paraId="37CFCCDD"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9. </w:t>
      </w:r>
      <w:r w:rsidRPr="00052A79">
        <w:rPr>
          <w:noProof/>
        </w:rPr>
        <w:tab/>
        <w:t xml:space="preserve">Morozumi T, Kusuoka H, Fukuchi K, et al. Myocardial iodine-123-metaiodobenzylguanidine images and autonomic nerve activity in normal subjects. </w:t>
      </w:r>
      <w:r w:rsidRPr="00052A79">
        <w:rPr>
          <w:i/>
          <w:iCs/>
          <w:noProof/>
        </w:rPr>
        <w:t>J Nucl Med</w:t>
      </w:r>
      <w:r w:rsidRPr="00052A79">
        <w:rPr>
          <w:noProof/>
        </w:rPr>
        <w:t>. 1997;38(1):49-52.</w:t>
      </w:r>
    </w:p>
    <w:p w14:paraId="39F3054A"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0. </w:t>
      </w:r>
      <w:r w:rsidRPr="00052A79">
        <w:rPr>
          <w:noProof/>
        </w:rPr>
        <w:tab/>
        <w:t xml:space="preserve">Walker JL, Thames MD, Abboud FM, Mark AL, Kloppenstein HS. Preferential distribution of inhibitory cardiac receptors in the left ventricle of the dog. </w:t>
      </w:r>
      <w:r w:rsidRPr="00052A79">
        <w:rPr>
          <w:i/>
          <w:iCs/>
          <w:noProof/>
        </w:rPr>
        <w:t>Am J Physiol</w:t>
      </w:r>
      <w:r w:rsidRPr="00052A79">
        <w:rPr>
          <w:noProof/>
        </w:rPr>
        <w:t>. 1978;235(2):H188-H192. doi:10.1152/ajpheart.1978.235.2.H188</w:t>
      </w:r>
    </w:p>
    <w:p w14:paraId="3B1EBAE7"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1. </w:t>
      </w:r>
      <w:r w:rsidRPr="00052A79">
        <w:rPr>
          <w:noProof/>
        </w:rPr>
        <w:tab/>
        <w:t xml:space="preserve">Crick SJ, Anderson RH, Ho SY, Sheppard MN. Localisation and quantitation of autonomic innervation in the porcine heart II: endocardium, myocardium and epicardium. </w:t>
      </w:r>
      <w:r w:rsidRPr="00052A79">
        <w:rPr>
          <w:i/>
          <w:iCs/>
          <w:noProof/>
        </w:rPr>
        <w:t>J Anat</w:t>
      </w:r>
      <w:r w:rsidRPr="00052A79">
        <w:rPr>
          <w:noProof/>
        </w:rPr>
        <w:t>. 1999;195 ( Pt 3(3):359-373. doi:10.1046/j.1469-7580.1999.19530359.x</w:t>
      </w:r>
    </w:p>
    <w:p w14:paraId="24F513A6"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2. </w:t>
      </w:r>
      <w:r w:rsidRPr="00052A79">
        <w:rPr>
          <w:noProof/>
        </w:rPr>
        <w:tab/>
        <w:t xml:space="preserve">Armour JA, Huang MH, Pelleg A, Sylvén C. Responsiveness of in situ canine nodose ganglion afferent neurones to epicardial mechanical or chemical stimuli. </w:t>
      </w:r>
      <w:r w:rsidRPr="00052A79">
        <w:rPr>
          <w:i/>
          <w:iCs/>
          <w:noProof/>
        </w:rPr>
        <w:t>Cardiovasc Res</w:t>
      </w:r>
      <w:r w:rsidRPr="00052A79">
        <w:rPr>
          <w:noProof/>
        </w:rPr>
        <w:t>. 1994;28(8):1218-1225. doi:10.1093/cvr/28.8.1218</w:t>
      </w:r>
    </w:p>
    <w:p w14:paraId="68FF981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3. </w:t>
      </w:r>
      <w:r w:rsidRPr="00052A79">
        <w:rPr>
          <w:noProof/>
        </w:rPr>
        <w:tab/>
        <w:t xml:space="preserve">Bettoni M, Zimmermann M. Autonomic tone variations before the onset of paroxysmal atrial fibrillation. </w:t>
      </w:r>
      <w:r w:rsidRPr="00052A79">
        <w:rPr>
          <w:i/>
          <w:iCs/>
          <w:noProof/>
        </w:rPr>
        <w:t>Circulation</w:t>
      </w:r>
      <w:r w:rsidRPr="00052A79">
        <w:rPr>
          <w:noProof/>
        </w:rPr>
        <w:t>. 2002;105(23):2753-2759.</w:t>
      </w:r>
    </w:p>
    <w:p w14:paraId="307A09C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4. </w:t>
      </w:r>
      <w:r w:rsidRPr="00052A79">
        <w:rPr>
          <w:noProof/>
        </w:rPr>
        <w:tab/>
        <w:t xml:space="preserve">Tomita T, Takei M, Saikawa Y, et al. Role of autonomic tone in the initiation and termination of paroxysmal atrial fibrillation in patients without structural heart disease. </w:t>
      </w:r>
      <w:r w:rsidRPr="00052A79">
        <w:rPr>
          <w:i/>
          <w:iCs/>
          <w:noProof/>
        </w:rPr>
        <w:t>J Cardiovasc Electrophysiol</w:t>
      </w:r>
      <w:r w:rsidRPr="00052A79">
        <w:rPr>
          <w:noProof/>
        </w:rPr>
        <w:t>. 2003;14(6):559-564.</w:t>
      </w:r>
    </w:p>
    <w:p w14:paraId="54D55727"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5. </w:t>
      </w:r>
      <w:r w:rsidRPr="00052A79">
        <w:rPr>
          <w:noProof/>
        </w:rPr>
        <w:tab/>
        <w:t xml:space="preserve">Patterson E, Jackman WM, Beckman KJ, et al. Spontaneous pulmonary vein firing in man: relationship to tachycardia-pause early afterdepolarizations and triggered arrhythmia in canine pulmonary veins in vitro. </w:t>
      </w:r>
      <w:r w:rsidRPr="00052A79">
        <w:rPr>
          <w:i/>
          <w:iCs/>
          <w:noProof/>
        </w:rPr>
        <w:t>J Cardiovasc Electrophysiol</w:t>
      </w:r>
      <w:r w:rsidRPr="00052A79">
        <w:rPr>
          <w:noProof/>
        </w:rPr>
        <w:t>. 2007;18(10):1067-1075. doi:10.1111/j.1540-8167.2007.00909.x</w:t>
      </w:r>
    </w:p>
    <w:p w14:paraId="177D60CA"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6. </w:t>
      </w:r>
      <w:r w:rsidRPr="00052A79">
        <w:rPr>
          <w:noProof/>
        </w:rPr>
        <w:tab/>
        <w:t xml:space="preserve">Harris AS, Otero H, Bocage AJ. The induction of arrhythmias by sympathetic activity before and after occlusion of a coronary artery in the canine heart. </w:t>
      </w:r>
      <w:r w:rsidRPr="00052A79">
        <w:rPr>
          <w:i/>
          <w:iCs/>
          <w:noProof/>
        </w:rPr>
        <w:t>J Electrocardiol</w:t>
      </w:r>
      <w:r w:rsidRPr="00052A79">
        <w:rPr>
          <w:noProof/>
        </w:rPr>
        <w:t>. 1971;4(1):34-43. doi:10.1016/S0022-0736(71)80048-1</w:t>
      </w:r>
    </w:p>
    <w:p w14:paraId="3FF6F542"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7. </w:t>
      </w:r>
      <w:r w:rsidRPr="00052A79">
        <w:rPr>
          <w:noProof/>
        </w:rPr>
        <w:tab/>
        <w:t xml:space="preserve">Kliks BR, Burgess MJ, Abildskov JA. Influence of sympathetic tone on ventricular fibrillation threshold during experimental coronary occlusion. </w:t>
      </w:r>
      <w:r w:rsidRPr="00052A79">
        <w:rPr>
          <w:i/>
          <w:iCs/>
          <w:noProof/>
        </w:rPr>
        <w:t>Am J Cardiol</w:t>
      </w:r>
      <w:r w:rsidRPr="00052A79">
        <w:rPr>
          <w:noProof/>
        </w:rPr>
        <w:t>. 1975;36(1):45-49. doi:10.1016/0002-9149(75)90866-8</w:t>
      </w:r>
    </w:p>
    <w:p w14:paraId="002BB095"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8. </w:t>
      </w:r>
      <w:r w:rsidRPr="00052A79">
        <w:rPr>
          <w:noProof/>
        </w:rPr>
        <w:tab/>
        <w:t xml:space="preserve">Schwartz PJ, Verrier RL, Lown B. Effect of stellectomy and vagotomy on ventricular refractoriness in dogs. </w:t>
      </w:r>
      <w:r w:rsidRPr="00052A79">
        <w:rPr>
          <w:i/>
          <w:iCs/>
          <w:noProof/>
        </w:rPr>
        <w:t>Circ Res</w:t>
      </w:r>
      <w:r w:rsidRPr="00052A79">
        <w:rPr>
          <w:noProof/>
        </w:rPr>
        <w:t>. 1977;40(6):536-540. doi:10.1161/01.RES.40.6.536</w:t>
      </w:r>
    </w:p>
    <w:p w14:paraId="2722022C"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19. </w:t>
      </w:r>
      <w:r w:rsidRPr="00052A79">
        <w:rPr>
          <w:noProof/>
        </w:rPr>
        <w:tab/>
        <w:t xml:space="preserve">Shimizu W, Antzelevitch C. Cellular basis for the ECG features of the LQT1 form of the long-QT syndrome: effects of beta-adrenergic agonists and antagonists and sodium channel blockers on transmural dispersion of repolarization and torsade de pointes. </w:t>
      </w:r>
      <w:r w:rsidRPr="00052A79">
        <w:rPr>
          <w:i/>
          <w:iCs/>
          <w:noProof/>
        </w:rPr>
        <w:t>Circulation</w:t>
      </w:r>
      <w:r w:rsidRPr="00052A79">
        <w:rPr>
          <w:noProof/>
        </w:rPr>
        <w:t>. 1998;98(21):2314-2322.</w:t>
      </w:r>
    </w:p>
    <w:p w14:paraId="5EBA14BF"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0. </w:t>
      </w:r>
      <w:r w:rsidRPr="00052A79">
        <w:rPr>
          <w:noProof/>
        </w:rPr>
        <w:tab/>
        <w:t xml:space="preserve">McMahon NC, Drinkhill MJ, Hainsworth R. Vascular responses to stimulation of carotid, aortic and coronary artery baroreceptors with pulsatile and non-pulsatile pressures in anaesthetized dogs. </w:t>
      </w:r>
      <w:r w:rsidRPr="00052A79">
        <w:rPr>
          <w:i/>
          <w:iCs/>
          <w:noProof/>
        </w:rPr>
        <w:t>Exp Physiol</w:t>
      </w:r>
      <w:r w:rsidRPr="00052A79">
        <w:rPr>
          <w:noProof/>
        </w:rPr>
        <w:t>. 1996;81(6):969-981. doi:10.1113/expphysiol.1996.sp003997</w:t>
      </w:r>
    </w:p>
    <w:p w14:paraId="23BAC58B"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1. </w:t>
      </w:r>
      <w:r w:rsidRPr="00052A79">
        <w:rPr>
          <w:noProof/>
        </w:rPr>
        <w:tab/>
        <w:t xml:space="preserve">Drinkhill MJ, Mcmahon NC, Hainsworth R. Delayed sympathetic efferent responses to coronary baroreceptor unloading in anaesthetized dogs independent control of pressures to the aortic root , including the coronary arteries , the aortic arch and the carotid sinuses . Electrophysiological recordin. </w:t>
      </w:r>
      <w:r w:rsidRPr="00052A79">
        <w:rPr>
          <w:i/>
          <w:iCs/>
          <w:noProof/>
        </w:rPr>
        <w:lastRenderedPageBreak/>
        <w:t>Physiology</w:t>
      </w:r>
      <w:r w:rsidRPr="00052A79">
        <w:rPr>
          <w:noProof/>
        </w:rPr>
        <w:t>. 1996:261-269.</w:t>
      </w:r>
    </w:p>
    <w:p w14:paraId="4F393D6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2. </w:t>
      </w:r>
      <w:r w:rsidRPr="00052A79">
        <w:rPr>
          <w:noProof/>
        </w:rPr>
        <w:tab/>
        <w:t xml:space="preserve">Abe T, Morgan DA, Gutterman DD. Role of adenosine receptor subtypes in neural stunning of sympathetic coronary innervation. </w:t>
      </w:r>
      <w:r w:rsidRPr="00052A79">
        <w:rPr>
          <w:i/>
          <w:iCs/>
          <w:noProof/>
        </w:rPr>
        <w:t>Am J Physiol Circ Physiol</w:t>
      </w:r>
      <w:r w:rsidRPr="00052A79">
        <w:rPr>
          <w:noProof/>
        </w:rPr>
        <w:t>. 1997;272(1):H25-H34. doi:10.1152/ajpheart.1997.272.1.H25</w:t>
      </w:r>
    </w:p>
    <w:p w14:paraId="61F4DB46"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3. </w:t>
      </w:r>
      <w:r w:rsidRPr="00052A79">
        <w:rPr>
          <w:noProof/>
        </w:rPr>
        <w:tab/>
        <w:t xml:space="preserve">Di Carli MF, Tobes MC, Mangner T, et al. Effects of Cardiac Sympathetic Innervation on Coronary Blood Flow. </w:t>
      </w:r>
      <w:r w:rsidRPr="00052A79">
        <w:rPr>
          <w:i/>
          <w:iCs/>
          <w:noProof/>
        </w:rPr>
        <w:t>N Engl J Med</w:t>
      </w:r>
      <w:r w:rsidRPr="00052A79">
        <w:rPr>
          <w:noProof/>
        </w:rPr>
        <w:t>. 2002;336(17):1208-1216. doi:10.1056/nejm199704243361703</w:t>
      </w:r>
    </w:p>
    <w:p w14:paraId="098D043E"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4. </w:t>
      </w:r>
      <w:r w:rsidRPr="00052A79">
        <w:rPr>
          <w:noProof/>
        </w:rPr>
        <w:tab/>
        <w:t xml:space="preserve">Lever JD, Ahmed M, Irvine G. Neuromuscular and intercellular relationships in the coronary arterioles. A morphological and quantitative study by light and electron microscopy. </w:t>
      </w:r>
      <w:r w:rsidRPr="00052A79">
        <w:rPr>
          <w:i/>
          <w:iCs/>
          <w:noProof/>
        </w:rPr>
        <w:t>J Anat</w:t>
      </w:r>
      <w:r w:rsidRPr="00052A79">
        <w:rPr>
          <w:noProof/>
        </w:rPr>
        <w:t>. 1965;99(Pt 4):829-840.</w:t>
      </w:r>
    </w:p>
    <w:p w14:paraId="01E8830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5. </w:t>
      </w:r>
      <w:r w:rsidRPr="00052A79">
        <w:rPr>
          <w:noProof/>
        </w:rPr>
        <w:tab/>
        <w:t xml:space="preserve">Murphree SS, Saffitz JE. Delineation of the distribution of beta-adrenergic receptor subtypes in canine myocardium. </w:t>
      </w:r>
      <w:r w:rsidRPr="00052A79">
        <w:rPr>
          <w:i/>
          <w:iCs/>
          <w:noProof/>
        </w:rPr>
        <w:t>Circ Res</w:t>
      </w:r>
      <w:r w:rsidRPr="00052A79">
        <w:rPr>
          <w:noProof/>
        </w:rPr>
        <w:t>. 1988;63(1):117-125.</w:t>
      </w:r>
    </w:p>
    <w:p w14:paraId="4FF6BE50"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6. </w:t>
      </w:r>
      <w:r w:rsidRPr="00052A79">
        <w:rPr>
          <w:noProof/>
        </w:rPr>
        <w:tab/>
        <w:t xml:space="preserve">Baumgart D, Haude M, Görge G, et al. Augmented alpha-adrenergic constriction of atherosclerotic human coronary arteries. </w:t>
      </w:r>
      <w:r w:rsidRPr="00052A79">
        <w:rPr>
          <w:i/>
          <w:iCs/>
          <w:noProof/>
        </w:rPr>
        <w:t>Circulation</w:t>
      </w:r>
      <w:r w:rsidRPr="00052A79">
        <w:rPr>
          <w:noProof/>
        </w:rPr>
        <w:t>. 1999;99(16):2090-2097.</w:t>
      </w:r>
    </w:p>
    <w:p w14:paraId="47EFF40E"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7. </w:t>
      </w:r>
      <w:r w:rsidRPr="00052A79">
        <w:rPr>
          <w:noProof/>
        </w:rPr>
        <w:tab/>
        <w:t xml:space="preserve">Zipes DP. Influence of myocardial ischemia and infarction on autonomic innervation of heart. </w:t>
      </w:r>
      <w:r w:rsidRPr="00052A79">
        <w:rPr>
          <w:i/>
          <w:iCs/>
          <w:noProof/>
        </w:rPr>
        <w:t>Circulation</w:t>
      </w:r>
      <w:r w:rsidRPr="00052A79">
        <w:rPr>
          <w:noProof/>
        </w:rPr>
        <w:t>. 1990;82(4):1095-1105. doi:10.1161/01.CIR.82.4.1095</w:t>
      </w:r>
    </w:p>
    <w:p w14:paraId="5B72AAA1"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8. </w:t>
      </w:r>
      <w:r w:rsidRPr="00052A79">
        <w:rPr>
          <w:noProof/>
        </w:rPr>
        <w:tab/>
        <w:t xml:space="preserve">Herre JM, Wetstein L, Lin YL, Mills AS, Dae M, Thames MD. Effect of transmural versus nontransmural myocardial infarction on inducibility of ventricular arrhythmias during sympathetic stimulation in dogs. </w:t>
      </w:r>
      <w:r w:rsidRPr="00052A79">
        <w:rPr>
          <w:i/>
          <w:iCs/>
          <w:noProof/>
        </w:rPr>
        <w:t>J Am Coll Cardiol</w:t>
      </w:r>
      <w:r w:rsidRPr="00052A79">
        <w:rPr>
          <w:noProof/>
        </w:rPr>
        <w:t>. 1988;11(2):414-421. doi:10.1016/0735-1097(88)90110-6</w:t>
      </w:r>
    </w:p>
    <w:p w14:paraId="5908D1C1"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29. </w:t>
      </w:r>
      <w:r w:rsidRPr="00052A79">
        <w:rPr>
          <w:noProof/>
        </w:rPr>
        <w:tab/>
        <w:t xml:space="preserve">Barber MJ, Mueller TM, Davies BG, Gill RM, Zipes DP. Interruption of sympathetic and vagal-mediated afferent responses by transmural myocardial infarction. </w:t>
      </w:r>
      <w:r w:rsidRPr="00052A79">
        <w:rPr>
          <w:i/>
          <w:iCs/>
          <w:noProof/>
        </w:rPr>
        <w:t>Circulation</w:t>
      </w:r>
      <w:r w:rsidRPr="00052A79">
        <w:rPr>
          <w:noProof/>
        </w:rPr>
        <w:t>. 1985;72(3):623-631.</w:t>
      </w:r>
    </w:p>
    <w:p w14:paraId="4263CF3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0. </w:t>
      </w:r>
      <w:r w:rsidRPr="00052A79">
        <w:rPr>
          <w:noProof/>
        </w:rPr>
        <w:tab/>
        <w:t xml:space="preserve">Inoue H, Skale BT, Zipes DP. Effects of ischemia on cardiac afferent sympathetic and vagal reflexes in dog. </w:t>
      </w:r>
      <w:r w:rsidRPr="00052A79">
        <w:rPr>
          <w:i/>
          <w:iCs/>
          <w:noProof/>
        </w:rPr>
        <w:t>Am J Physiol Circ Physiol</w:t>
      </w:r>
      <w:r w:rsidRPr="00052A79">
        <w:rPr>
          <w:noProof/>
        </w:rPr>
        <w:t>. 1988;255(1):H26-H35. doi:10.1152/ajpheart.1988.255.1.H26</w:t>
      </w:r>
    </w:p>
    <w:p w14:paraId="0A10BB8F"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1. </w:t>
      </w:r>
      <w:r w:rsidRPr="00052A79">
        <w:rPr>
          <w:noProof/>
        </w:rPr>
        <w:tab/>
        <w:t xml:space="preserve">Inoue H, Zipes DP. Time course of denervation of efferent sympathetic and vagal nerves after occlusion of the coronary artery in the canine heart. </w:t>
      </w:r>
      <w:r w:rsidRPr="00052A79">
        <w:rPr>
          <w:i/>
          <w:iCs/>
          <w:noProof/>
        </w:rPr>
        <w:t>Circ Res</w:t>
      </w:r>
      <w:r w:rsidRPr="00052A79">
        <w:rPr>
          <w:noProof/>
        </w:rPr>
        <w:t>. 1988;62(6):1111-1120.</w:t>
      </w:r>
    </w:p>
    <w:p w14:paraId="3EF8233B"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2. </w:t>
      </w:r>
      <w:r w:rsidRPr="00052A79">
        <w:rPr>
          <w:noProof/>
        </w:rPr>
        <w:tab/>
        <w:t xml:space="preserve">Inoue H, Zipes DP. Results of sympathetic denervation in the canine heart: Supersensitivity that may be arrhythmogenic. </w:t>
      </w:r>
      <w:r w:rsidRPr="00052A79">
        <w:rPr>
          <w:i/>
          <w:iCs/>
          <w:noProof/>
        </w:rPr>
        <w:t>Circulation</w:t>
      </w:r>
      <w:r w:rsidRPr="00052A79">
        <w:rPr>
          <w:noProof/>
        </w:rPr>
        <w:t>. 1987;75(4):877-887. doi:10.1161/01.CIR.75.4.877</w:t>
      </w:r>
    </w:p>
    <w:p w14:paraId="506C76CF"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3. </w:t>
      </w:r>
      <w:r w:rsidRPr="00052A79">
        <w:rPr>
          <w:noProof/>
        </w:rPr>
        <w:tab/>
        <w:t xml:space="preserve">Neely BH, Hageman GR. Differential cardiac sympathetic activity during acute myocardial ischemia. </w:t>
      </w:r>
      <w:r w:rsidRPr="00052A79">
        <w:rPr>
          <w:i/>
          <w:iCs/>
          <w:noProof/>
        </w:rPr>
        <w:t>Am J Physiol</w:t>
      </w:r>
      <w:r w:rsidRPr="00052A79">
        <w:rPr>
          <w:noProof/>
        </w:rPr>
        <w:t>. 1990;258(5 Pt 2):H1534-41. doi:10.1152/ajpheart.1990.258.5.H1534</w:t>
      </w:r>
    </w:p>
    <w:p w14:paraId="6C16BE0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4. </w:t>
      </w:r>
      <w:r w:rsidRPr="00052A79">
        <w:rPr>
          <w:noProof/>
        </w:rPr>
        <w:tab/>
        <w:t xml:space="preserve">Minisi AJ, Thames MD. Activation of cardiac sympathetic afferents during coronary occlusion. Evidence for reflex activation of sympathetic nervous system during transmural myocardial ischemia in the dog. </w:t>
      </w:r>
      <w:r w:rsidRPr="00052A79">
        <w:rPr>
          <w:i/>
          <w:iCs/>
          <w:noProof/>
        </w:rPr>
        <w:t>Circulation</w:t>
      </w:r>
      <w:r w:rsidRPr="00052A79">
        <w:rPr>
          <w:noProof/>
        </w:rPr>
        <w:t>. 1991;84(1):357-367. doi:10.1161/01.CIR.84.1.357</w:t>
      </w:r>
    </w:p>
    <w:p w14:paraId="3F8458A0"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5. </w:t>
      </w:r>
      <w:r w:rsidRPr="00052A79">
        <w:rPr>
          <w:noProof/>
        </w:rPr>
        <w:tab/>
        <w:t xml:space="preserve">Minisi AJ, Thames MD. Distribution of left ventricular sympathetic afferents demonstrated by reflex responses to transmural myocardial ischemia and to intracoronary and epicardial bradykinin. </w:t>
      </w:r>
      <w:r w:rsidRPr="00052A79">
        <w:rPr>
          <w:i/>
          <w:iCs/>
          <w:noProof/>
        </w:rPr>
        <w:t>Circulation</w:t>
      </w:r>
      <w:r w:rsidRPr="00052A79">
        <w:rPr>
          <w:noProof/>
        </w:rPr>
        <w:t>. 1993;87(1):240-246.</w:t>
      </w:r>
    </w:p>
    <w:p w14:paraId="5348BC61"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6. </w:t>
      </w:r>
      <w:r w:rsidRPr="00052A79">
        <w:rPr>
          <w:noProof/>
        </w:rPr>
        <w:tab/>
        <w:t xml:space="preserve">Hardwick JC, Ryan SE, Beaumont E, Ardell JL, Southerland EM. Dynamic remodeling of the guinea pig intrinsic cardiac plexus induced by chronic myocardial infarction. </w:t>
      </w:r>
      <w:r w:rsidRPr="00052A79">
        <w:rPr>
          <w:i/>
          <w:iCs/>
          <w:noProof/>
        </w:rPr>
        <w:t>Auton Neurosci Basic Clin</w:t>
      </w:r>
      <w:r w:rsidRPr="00052A79">
        <w:rPr>
          <w:noProof/>
        </w:rPr>
        <w:t>. 2014;181(1):4-12. doi:10.1016/j.autneu.2013.10.008</w:t>
      </w:r>
    </w:p>
    <w:p w14:paraId="286FAF4E"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7. </w:t>
      </w:r>
      <w:r w:rsidRPr="00052A79">
        <w:rPr>
          <w:noProof/>
        </w:rPr>
        <w:tab/>
        <w:t xml:space="preserve">Huang WA, Boyle NG, Vaseghi M. Cardiac Innervation and the Autonomic Nervous System in Sudden Cardiac Death. </w:t>
      </w:r>
      <w:r w:rsidRPr="00052A79">
        <w:rPr>
          <w:i/>
          <w:iCs/>
          <w:noProof/>
        </w:rPr>
        <w:t>Card Electrophysiol Clin</w:t>
      </w:r>
      <w:r w:rsidRPr="00052A79">
        <w:rPr>
          <w:noProof/>
        </w:rPr>
        <w:t>. 2017;9(4):665-679. doi:10.1016/j.ccep.2017.08.002</w:t>
      </w:r>
    </w:p>
    <w:p w14:paraId="5FA5038C"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8. </w:t>
      </w:r>
      <w:r w:rsidRPr="00052A79">
        <w:rPr>
          <w:noProof/>
        </w:rPr>
        <w:tab/>
        <w:t xml:space="preserve">Cao J-M, Chen LS, KenKnight BH, et al. Nerve Sprouting and Sudden Cardiac Death. </w:t>
      </w:r>
      <w:r w:rsidRPr="00052A79">
        <w:rPr>
          <w:i/>
          <w:iCs/>
          <w:noProof/>
        </w:rPr>
        <w:t>Circ Res</w:t>
      </w:r>
      <w:r w:rsidRPr="00052A79">
        <w:rPr>
          <w:noProof/>
        </w:rPr>
        <w:t>. 2000;86(7):816-821. doi:10.1161/01.RES.86.7.816</w:t>
      </w:r>
    </w:p>
    <w:p w14:paraId="5886053F"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39. </w:t>
      </w:r>
      <w:r w:rsidRPr="00052A79">
        <w:rPr>
          <w:noProof/>
        </w:rPr>
        <w:tab/>
        <w:t xml:space="preserve">Chen PS, Chen LS, Cao JM, Sharifi B, Karagueuzian HS, Fishbein MC. Sympathetic nerve sprouting, electrical remodeling and the mechanisms of sudden cardiac death. </w:t>
      </w:r>
      <w:r w:rsidRPr="00052A79">
        <w:rPr>
          <w:i/>
          <w:iCs/>
          <w:noProof/>
        </w:rPr>
        <w:t>Cardiovasc Res</w:t>
      </w:r>
      <w:r w:rsidRPr="00052A79">
        <w:rPr>
          <w:noProof/>
        </w:rPr>
        <w:t>. 2001;50(2):409-416. doi:10.1016/s0008-6363(00)00308-4</w:t>
      </w:r>
    </w:p>
    <w:p w14:paraId="2884379A"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0. </w:t>
      </w:r>
      <w:r w:rsidRPr="00052A79">
        <w:rPr>
          <w:noProof/>
        </w:rPr>
        <w:tab/>
        <w:t xml:space="preserve">Stramba-Badiale M, Vanoli E, De Ferrari GM, Cerati D, Foreman RD, Schwartz PJ. Sympathetic-parasympathetic interaction and accentuated antagonism in conscious dogs. </w:t>
      </w:r>
      <w:r w:rsidRPr="00052A79">
        <w:rPr>
          <w:i/>
          <w:iCs/>
          <w:noProof/>
        </w:rPr>
        <w:t>Am J Physiol Circ Physiol</w:t>
      </w:r>
      <w:r w:rsidRPr="00052A79">
        <w:rPr>
          <w:noProof/>
        </w:rPr>
        <w:t>. 1991;260(2):H335-H340. doi:10.1152/ajpheart.1991.260.2.H335</w:t>
      </w:r>
    </w:p>
    <w:p w14:paraId="7355D021"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1. </w:t>
      </w:r>
      <w:r w:rsidRPr="00052A79">
        <w:rPr>
          <w:noProof/>
        </w:rPr>
        <w:tab/>
        <w:t xml:space="preserve">Levy MN. </w:t>
      </w:r>
      <w:r w:rsidRPr="00052A79">
        <w:rPr>
          <w:i/>
          <w:iCs/>
          <w:noProof/>
        </w:rPr>
        <w:t>Brief Reviews Sympathetlc-Parasympathetic Interactions in the Heart</w:t>
      </w:r>
      <w:r w:rsidRPr="00052A79">
        <w:rPr>
          <w:noProof/>
        </w:rPr>
        <w:t>.; 1971.</w:t>
      </w:r>
    </w:p>
    <w:p w14:paraId="3E1E833D"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2. </w:t>
      </w:r>
      <w:r w:rsidRPr="00052A79">
        <w:rPr>
          <w:noProof/>
        </w:rPr>
        <w:tab/>
        <w:t xml:space="preserve">Brack KE, Patel VH, Coote JH, Ng GA. Nitric oxide mediates the vagal protective effect on ventricular fibrillation via effects on action potential duration restitution in the rabbit heart. </w:t>
      </w:r>
      <w:r w:rsidRPr="00052A79">
        <w:rPr>
          <w:i/>
          <w:iCs/>
          <w:noProof/>
        </w:rPr>
        <w:t>J Physiol</w:t>
      </w:r>
      <w:r w:rsidRPr="00052A79">
        <w:rPr>
          <w:noProof/>
        </w:rPr>
        <w:t>. 2007;583(2):695-704. doi:10.1113/jphysiol.2007.138461</w:t>
      </w:r>
    </w:p>
    <w:p w14:paraId="339DA1BD"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3. </w:t>
      </w:r>
      <w:r w:rsidRPr="00052A79">
        <w:rPr>
          <w:noProof/>
        </w:rPr>
        <w:tab/>
        <w:t xml:space="preserve">Hoover DB, Isaacs ER, Jacques F, Hoard JL, Pagé P, Armour JA. Localization of multiple neurotransmitters in surgically derived specimens of human atrial ganglia. </w:t>
      </w:r>
      <w:r w:rsidRPr="00052A79">
        <w:rPr>
          <w:i/>
          <w:iCs/>
          <w:noProof/>
        </w:rPr>
        <w:t>Neuroscience</w:t>
      </w:r>
      <w:r w:rsidRPr="00052A79">
        <w:rPr>
          <w:noProof/>
        </w:rPr>
        <w:t>. 2009;164(3):1170-1179. doi:10.1016/j.neuroscience.2009.09.001</w:t>
      </w:r>
    </w:p>
    <w:p w14:paraId="41529CB0"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4. </w:t>
      </w:r>
      <w:r w:rsidRPr="00052A79">
        <w:rPr>
          <w:noProof/>
        </w:rPr>
        <w:tab/>
        <w:t xml:space="preserve">Parsons RL, Locknar SA, Young BA, Hoard JL, Hoover DB. Presence and co-localization of vasoactive intestinal polypeptide with neuronal nitric oxide synthase in cells and nerve fibers within guinea pig intrinsic cardiac ganglia and cardiac tissue. </w:t>
      </w:r>
      <w:r w:rsidRPr="00052A79">
        <w:rPr>
          <w:i/>
          <w:iCs/>
          <w:noProof/>
        </w:rPr>
        <w:t>Cell Tissue Res</w:t>
      </w:r>
      <w:r w:rsidRPr="00052A79">
        <w:rPr>
          <w:noProof/>
        </w:rPr>
        <w:t>. 2006;323(2):197-209. doi:10.1007/s00441-</w:t>
      </w:r>
      <w:r w:rsidRPr="00052A79">
        <w:rPr>
          <w:noProof/>
        </w:rPr>
        <w:lastRenderedPageBreak/>
        <w:t>005-0074-3</w:t>
      </w:r>
    </w:p>
    <w:p w14:paraId="1951DB4A"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5. </w:t>
      </w:r>
      <w:r w:rsidRPr="00052A79">
        <w:rPr>
          <w:noProof/>
        </w:rPr>
        <w:tab/>
        <w:t xml:space="preserve">Pauza DH, Saburkina I, Rysevaite K, et al. Neuroanatomy of the murine cardiac conduction system. </w:t>
      </w:r>
      <w:r w:rsidRPr="00052A79">
        <w:rPr>
          <w:i/>
          <w:iCs/>
          <w:noProof/>
        </w:rPr>
        <w:t>Auton Neurosci</w:t>
      </w:r>
      <w:r w:rsidRPr="00052A79">
        <w:rPr>
          <w:noProof/>
        </w:rPr>
        <w:t>. 2013;176(1-2):32-47. doi:10.1016/j.autneu.2013.01.006</w:t>
      </w:r>
    </w:p>
    <w:p w14:paraId="74566711"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6. </w:t>
      </w:r>
      <w:r w:rsidRPr="00052A79">
        <w:rPr>
          <w:noProof/>
        </w:rPr>
        <w:tab/>
        <w:t xml:space="preserve">Pauziene N, Alaburda P, Rysevaite-Kyguoliene K, et al. Innervation of the rabbit cardiac ventricles. </w:t>
      </w:r>
      <w:r w:rsidRPr="00052A79">
        <w:rPr>
          <w:i/>
          <w:iCs/>
          <w:noProof/>
        </w:rPr>
        <w:t>J Anat</w:t>
      </w:r>
      <w:r w:rsidRPr="00052A79">
        <w:rPr>
          <w:noProof/>
        </w:rPr>
        <w:t>. 2016;228(1):26-46. doi:10.1111/joa.12400</w:t>
      </w:r>
    </w:p>
    <w:p w14:paraId="31BCF86E"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7. </w:t>
      </w:r>
      <w:r w:rsidRPr="00052A79">
        <w:rPr>
          <w:noProof/>
        </w:rPr>
        <w:tab/>
        <w:t xml:space="preserve">Herring N, Lokale MN, Danson EJ, Heaton DA, Paterson DJ. Neuropeptide Y reduces acetylcholine release and vagal bradycardia via a Y2 receptor-mediated, protein kinase C-dependent pathway. </w:t>
      </w:r>
      <w:r w:rsidRPr="00052A79">
        <w:rPr>
          <w:i/>
          <w:iCs/>
          <w:noProof/>
        </w:rPr>
        <w:t>J Mol Cell Cardiol</w:t>
      </w:r>
      <w:r w:rsidRPr="00052A79">
        <w:rPr>
          <w:noProof/>
        </w:rPr>
        <w:t>. 2008;44(3):477-485. doi:10.1016/j.yjmcc.2007.10.001</w:t>
      </w:r>
    </w:p>
    <w:p w14:paraId="3993542D"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8. </w:t>
      </w:r>
      <w:r w:rsidRPr="00052A79">
        <w:rPr>
          <w:noProof/>
        </w:rPr>
        <w:tab/>
        <w:t xml:space="preserve">Herring N. Autonomic control of the heart: Going beyond the classical neurotransmitters. </w:t>
      </w:r>
      <w:r w:rsidRPr="00052A79">
        <w:rPr>
          <w:i/>
          <w:iCs/>
          <w:noProof/>
        </w:rPr>
        <w:t>Exp Physiol</w:t>
      </w:r>
      <w:r w:rsidRPr="00052A79">
        <w:rPr>
          <w:noProof/>
        </w:rPr>
        <w:t>. 2015;100(4):354-358. doi:10.1113/expphysiol.2014.080184</w:t>
      </w:r>
    </w:p>
    <w:p w14:paraId="64110F5F"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49. </w:t>
      </w:r>
      <w:r w:rsidRPr="00052A79">
        <w:rPr>
          <w:noProof/>
        </w:rPr>
        <w:tab/>
        <w:t xml:space="preserve">Rosano GMC, Tousoulis D, McFadden E, Clarke J, Davies GJ, Kaski JC. Effects of neuropeptide Y on coronary artery vasomotion in patients with microvascular angina. </w:t>
      </w:r>
      <w:r w:rsidRPr="00052A79">
        <w:rPr>
          <w:i/>
          <w:iCs/>
          <w:noProof/>
        </w:rPr>
        <w:t>Int J Cardiol</w:t>
      </w:r>
      <w:r w:rsidRPr="00052A79">
        <w:rPr>
          <w:noProof/>
        </w:rPr>
        <w:t>. 2017;238:123-127. doi:10.1016/j.ijcard.2017.03.024</w:t>
      </w:r>
    </w:p>
    <w:p w14:paraId="7D87A538"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0. </w:t>
      </w:r>
      <w:r w:rsidRPr="00052A79">
        <w:rPr>
          <w:noProof/>
        </w:rPr>
        <w:tab/>
        <w:t xml:space="preserve">Herring N, Cranley J, Lokale MN, et al. The cardiac sympathetic co-transmitter galanin reduces acetylcholine release and vagal bradycardia: Implications for neural control of cardiac excitability. </w:t>
      </w:r>
      <w:r w:rsidRPr="00052A79">
        <w:rPr>
          <w:i/>
          <w:iCs/>
          <w:noProof/>
        </w:rPr>
        <w:t>J Mol Cell Cardiol</w:t>
      </w:r>
      <w:r w:rsidRPr="00052A79">
        <w:rPr>
          <w:noProof/>
        </w:rPr>
        <w:t>. 2012;52(3):667-676. doi:10.1016/j.yjmcc.2011.11.016</w:t>
      </w:r>
    </w:p>
    <w:p w14:paraId="57DA6342"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1. </w:t>
      </w:r>
      <w:r w:rsidRPr="00052A79">
        <w:rPr>
          <w:noProof/>
        </w:rPr>
        <w:tab/>
        <w:t xml:space="preserve">Shcherbakova OG, Hurt CM, Xiang Y, et al. Organization of β-adrenoceptor signaling compartments by sympathetic innervation of cardiac myocytes. </w:t>
      </w:r>
      <w:r w:rsidRPr="00052A79">
        <w:rPr>
          <w:i/>
          <w:iCs/>
          <w:noProof/>
        </w:rPr>
        <w:t>J Cell Biol</w:t>
      </w:r>
      <w:r w:rsidRPr="00052A79">
        <w:rPr>
          <w:noProof/>
        </w:rPr>
        <w:t>. 2007;176(4):521-533. doi:10.1083/jcb.200604167</w:t>
      </w:r>
    </w:p>
    <w:p w14:paraId="701EB60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2. </w:t>
      </w:r>
      <w:r w:rsidRPr="00052A79">
        <w:rPr>
          <w:noProof/>
        </w:rPr>
        <w:tab/>
        <w:t xml:space="preserve">Franzoso M, Zaglia T, Mongillo M. Putting together the clues of the everlasting neuro-cardiac liaison. </w:t>
      </w:r>
      <w:r w:rsidRPr="00052A79">
        <w:rPr>
          <w:i/>
          <w:iCs/>
          <w:noProof/>
        </w:rPr>
        <w:t>Biochim Biophys Acta - Mol Cell Res</w:t>
      </w:r>
      <w:r w:rsidRPr="00052A79">
        <w:rPr>
          <w:noProof/>
        </w:rPr>
        <w:t>. 2016;1863(7):1904-1915. doi:10.1016/j.bbamcr.2016.01.009</w:t>
      </w:r>
    </w:p>
    <w:p w14:paraId="65398587"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3. </w:t>
      </w:r>
      <w:r w:rsidRPr="00052A79">
        <w:rPr>
          <w:noProof/>
        </w:rPr>
        <w:tab/>
        <w:t xml:space="preserve">Zaglia T, Milan G, Franzoso M, et al. Cardiac sympathetic neurons provide trophic signal to the heart via β2-adrenoceptor-dependent regulation of proteolysis. </w:t>
      </w:r>
      <w:r w:rsidRPr="00052A79">
        <w:rPr>
          <w:i/>
          <w:iCs/>
          <w:noProof/>
        </w:rPr>
        <w:t>Cardiovasc Res</w:t>
      </w:r>
      <w:r w:rsidRPr="00052A79">
        <w:rPr>
          <w:noProof/>
        </w:rPr>
        <w:t>. 2013;97(2):240-250. doi:10.1093/cvr/cvs320</w:t>
      </w:r>
    </w:p>
    <w:p w14:paraId="6AC4705F"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4. </w:t>
      </w:r>
      <w:r w:rsidRPr="00052A79">
        <w:rPr>
          <w:noProof/>
        </w:rPr>
        <w:tab/>
        <w:t xml:space="preserve">Hirsch E, Hilfiker-Kleiner D, Balligand J-L, et al. Interaction of the heart and its close and distant neighbours: report of the Meeting of the ESC Working Groups Myocardial Function and Cellular Biology. </w:t>
      </w:r>
      <w:r w:rsidRPr="00052A79">
        <w:rPr>
          <w:i/>
          <w:iCs/>
          <w:noProof/>
        </w:rPr>
        <w:t>Cardiovasc Res</w:t>
      </w:r>
      <w:r w:rsidRPr="00052A79">
        <w:rPr>
          <w:noProof/>
        </w:rPr>
        <w:t>. 2013;99(4):595-599. doi:10.1093/cvr/cvt179</w:t>
      </w:r>
    </w:p>
    <w:p w14:paraId="0D17CEAC"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5. </w:t>
      </w:r>
      <w:r w:rsidRPr="00052A79">
        <w:rPr>
          <w:noProof/>
        </w:rPr>
        <w:tab/>
        <w:t xml:space="preserve">Liu Y, Yue WS, Liao SY, et al. Thoracic spinal cord stimulation improves cardiac contractile function and myocardial oxygen consumption in a porcine model of ischemic heart failure. </w:t>
      </w:r>
      <w:r w:rsidRPr="00052A79">
        <w:rPr>
          <w:i/>
          <w:iCs/>
          <w:noProof/>
        </w:rPr>
        <w:t>J Cardiovasc Electrophysiol</w:t>
      </w:r>
      <w:r w:rsidRPr="00052A79">
        <w:rPr>
          <w:noProof/>
        </w:rPr>
        <w:t>. 2012;23(5):534-540. doi:10.1111/j.1540-8167.2011.02230.x</w:t>
      </w:r>
    </w:p>
    <w:p w14:paraId="65604E03"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6. </w:t>
      </w:r>
      <w:r w:rsidRPr="00052A79">
        <w:rPr>
          <w:noProof/>
        </w:rPr>
        <w:tab/>
        <w:t xml:space="preserve">Singh S, Sayers S, Walter JS, et al. Hypertrophy of neurons within cardiac ganglia in human, canine, and rat heart failure: the potential role of nerve growth factor. </w:t>
      </w:r>
      <w:r w:rsidRPr="00052A79">
        <w:rPr>
          <w:i/>
          <w:iCs/>
          <w:noProof/>
        </w:rPr>
        <w:t>J Am Heart Assoc</w:t>
      </w:r>
      <w:r w:rsidRPr="00052A79">
        <w:rPr>
          <w:noProof/>
        </w:rPr>
        <w:t>. 2013;2(4). doi:10.1161/JAHA.113.000210</w:t>
      </w:r>
    </w:p>
    <w:p w14:paraId="3A9DA567"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7. </w:t>
      </w:r>
      <w:r w:rsidRPr="00052A79">
        <w:rPr>
          <w:noProof/>
        </w:rPr>
        <w:tab/>
        <w:t xml:space="preserve">Beau SL, Tolley TK, Saffitz JE. Heterogeneous transmural distribution of β-adrenergic receptor subtypes in failing human hearts. </w:t>
      </w:r>
      <w:r w:rsidRPr="00052A79">
        <w:rPr>
          <w:i/>
          <w:iCs/>
          <w:noProof/>
        </w:rPr>
        <w:t>Circulation</w:t>
      </w:r>
      <w:r w:rsidRPr="00052A79">
        <w:rPr>
          <w:noProof/>
        </w:rPr>
        <w:t>. 1993;88(6):2501-2509. doi:10.1161/01.CIR.88.6.2501</w:t>
      </w:r>
    </w:p>
    <w:p w14:paraId="4CDF31DD"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8. </w:t>
      </w:r>
      <w:r w:rsidRPr="00052A79">
        <w:rPr>
          <w:noProof/>
        </w:rPr>
        <w:tab/>
        <w:t xml:space="preserve">Wang HJ, Rozanski GJ, Zucker IH. Cardiac sympathetic afferent reflex control of cardiac function in normal and chronic heart failure states. </w:t>
      </w:r>
      <w:r w:rsidRPr="00052A79">
        <w:rPr>
          <w:i/>
          <w:iCs/>
          <w:noProof/>
        </w:rPr>
        <w:t>J Physiol</w:t>
      </w:r>
      <w:r w:rsidRPr="00052A79">
        <w:rPr>
          <w:noProof/>
        </w:rPr>
        <w:t>. 2017;595(8):2519-2534. doi:10.1113/JP273764</w:t>
      </w:r>
    </w:p>
    <w:p w14:paraId="2988D622"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59. </w:t>
      </w:r>
      <w:r w:rsidRPr="00052A79">
        <w:rPr>
          <w:noProof/>
        </w:rPr>
        <w:tab/>
        <w:t xml:space="preserve">Shan J, Kushnir A, Betzenhauser MJ, et al. Phosphorylation of the ryanodine receptor mediates the cardiac fight or flight response in mice. </w:t>
      </w:r>
      <w:r w:rsidRPr="00052A79">
        <w:rPr>
          <w:i/>
          <w:iCs/>
          <w:noProof/>
        </w:rPr>
        <w:t>J Clin Invest</w:t>
      </w:r>
      <w:r w:rsidRPr="00052A79">
        <w:rPr>
          <w:noProof/>
        </w:rPr>
        <w:t>. 2010;120(12):4388-4398. doi:10.1172/JCI32726</w:t>
      </w:r>
    </w:p>
    <w:p w14:paraId="018BB0F2"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60. </w:t>
      </w:r>
      <w:r w:rsidRPr="00052A79">
        <w:rPr>
          <w:noProof/>
        </w:rPr>
        <w:tab/>
        <w:t xml:space="preserve">Liao Z, Lockhead D, Larson ED, Proenza C. Phosphorylation and modulation of hyperpolarization-activated HCN4 channels by protein kinase A in the mouse sinoatrial node. </w:t>
      </w:r>
      <w:r w:rsidRPr="00052A79">
        <w:rPr>
          <w:i/>
          <w:iCs/>
          <w:noProof/>
        </w:rPr>
        <w:t>J Gen Physiol</w:t>
      </w:r>
      <w:r w:rsidRPr="00052A79">
        <w:rPr>
          <w:noProof/>
        </w:rPr>
        <w:t>. 2010;136(3):247-258. doi:10.1085/jgp.201010488</w:t>
      </w:r>
    </w:p>
    <w:p w14:paraId="670FD82D"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61. </w:t>
      </w:r>
      <w:r w:rsidRPr="00052A79">
        <w:rPr>
          <w:noProof/>
        </w:rPr>
        <w:tab/>
        <w:t xml:space="preserve">Martins JB, Zipes DP. Effects of sympathetic and vagal nerves on recovery properties of the endocardium and epicardium of the canine left ventricle. </w:t>
      </w:r>
      <w:r w:rsidRPr="00052A79">
        <w:rPr>
          <w:i/>
          <w:iCs/>
          <w:noProof/>
        </w:rPr>
        <w:t>Circ Res</w:t>
      </w:r>
      <w:r w:rsidRPr="00052A79">
        <w:rPr>
          <w:noProof/>
        </w:rPr>
        <w:t>. 1980;46(1):100-110. doi:10.1161/01.RES.46.1.100</w:t>
      </w:r>
    </w:p>
    <w:p w14:paraId="65E53341" w14:textId="77777777" w:rsidR="00052A79" w:rsidRPr="00052A79" w:rsidRDefault="00052A79" w:rsidP="00052A79">
      <w:pPr>
        <w:widowControl w:val="0"/>
        <w:autoSpaceDE w:val="0"/>
        <w:autoSpaceDN w:val="0"/>
        <w:adjustRightInd w:val="0"/>
        <w:ind w:left="640" w:hanging="640"/>
        <w:rPr>
          <w:noProof/>
        </w:rPr>
      </w:pPr>
      <w:r w:rsidRPr="00052A79">
        <w:rPr>
          <w:noProof/>
        </w:rPr>
        <w:t xml:space="preserve">62. </w:t>
      </w:r>
      <w:r w:rsidRPr="00052A79">
        <w:rPr>
          <w:noProof/>
        </w:rPr>
        <w:tab/>
        <w:t>Dukes ID, Vaughan Williams EM. Effects of selective alpha 1</w:t>
      </w:r>
      <w:r w:rsidRPr="00052A79">
        <w:rPr>
          <w:rFonts w:ascii="Cambria Math" w:hAnsi="Cambria Math" w:cs="Cambria Math"/>
          <w:noProof/>
        </w:rPr>
        <w:t>‐</w:t>
      </w:r>
      <w:r w:rsidRPr="00052A79">
        <w:rPr>
          <w:noProof/>
        </w:rPr>
        <w:t>, alpha 2</w:t>
      </w:r>
      <w:r w:rsidRPr="00052A79">
        <w:rPr>
          <w:rFonts w:ascii="Cambria Math" w:hAnsi="Cambria Math" w:cs="Cambria Math"/>
          <w:noProof/>
        </w:rPr>
        <w:t>‐</w:t>
      </w:r>
      <w:r w:rsidRPr="00052A79">
        <w:rPr>
          <w:noProof/>
        </w:rPr>
        <w:t>, beta 1</w:t>
      </w:r>
      <w:r w:rsidRPr="00052A79">
        <w:rPr>
          <w:rFonts w:ascii="Cambria Math" w:hAnsi="Cambria Math" w:cs="Cambria Math"/>
          <w:noProof/>
        </w:rPr>
        <w:t>‐</w:t>
      </w:r>
      <w:r w:rsidRPr="00052A79">
        <w:rPr>
          <w:noProof/>
        </w:rPr>
        <w:t>and beta 2</w:t>
      </w:r>
      <w:r w:rsidRPr="00052A79">
        <w:rPr>
          <w:rFonts w:ascii="Cambria Math" w:hAnsi="Cambria Math" w:cs="Cambria Math"/>
          <w:noProof/>
        </w:rPr>
        <w:t>‐</w:t>
      </w:r>
      <w:r w:rsidRPr="00052A79">
        <w:rPr>
          <w:noProof/>
        </w:rPr>
        <w:t xml:space="preserve">adrenoceptor stimulation on potentials and contractions in the rabbit heart. </w:t>
      </w:r>
      <w:r w:rsidRPr="00052A79">
        <w:rPr>
          <w:i/>
          <w:iCs/>
          <w:noProof/>
        </w:rPr>
        <w:t>J Physiol</w:t>
      </w:r>
      <w:r w:rsidRPr="00052A79">
        <w:rPr>
          <w:noProof/>
        </w:rPr>
        <w:t>. 1984;355(1):523-546. doi:10.1113/jphysiol.1984.sp015436</w:t>
      </w:r>
    </w:p>
    <w:p w14:paraId="20CB18EB" w14:textId="39E9C2DB" w:rsidR="00EB2A5F" w:rsidRPr="00107F20" w:rsidRDefault="00EB2A5F" w:rsidP="00052A79">
      <w:pPr>
        <w:widowControl w:val="0"/>
        <w:autoSpaceDE w:val="0"/>
        <w:autoSpaceDN w:val="0"/>
        <w:adjustRightInd w:val="0"/>
        <w:ind w:left="640" w:hanging="640"/>
      </w:pPr>
      <w:r>
        <w:fldChar w:fldCharType="end"/>
      </w:r>
    </w:p>
    <w:sectPr w:rsidR="00EB2A5F" w:rsidRPr="00107F20" w:rsidSect="00107F20">
      <w:pgSz w:w="12240" w:h="15840"/>
      <w:pgMar w:top="720" w:right="720" w:bottom="80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C7CF1"/>
    <w:multiLevelType w:val="hybridMultilevel"/>
    <w:tmpl w:val="027C8F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364C5B"/>
    <w:multiLevelType w:val="hybridMultilevel"/>
    <w:tmpl w:val="074658B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85198B"/>
    <w:multiLevelType w:val="hybridMultilevel"/>
    <w:tmpl w:val="595C81D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3974AF8"/>
    <w:multiLevelType w:val="hybridMultilevel"/>
    <w:tmpl w:val="7CD224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A6C67EA"/>
    <w:multiLevelType w:val="hybridMultilevel"/>
    <w:tmpl w:val="A6AA680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412CB7"/>
    <w:multiLevelType w:val="hybridMultilevel"/>
    <w:tmpl w:val="576EA9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00D39CF"/>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304107A"/>
    <w:multiLevelType w:val="hybridMultilevel"/>
    <w:tmpl w:val="7D56C06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6955084"/>
    <w:multiLevelType w:val="hybridMultilevel"/>
    <w:tmpl w:val="E0743D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99619DE"/>
    <w:multiLevelType w:val="hybridMultilevel"/>
    <w:tmpl w:val="4302072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44629F9"/>
    <w:multiLevelType w:val="hybridMultilevel"/>
    <w:tmpl w:val="C48268B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DE94AA3"/>
    <w:multiLevelType w:val="hybridMultilevel"/>
    <w:tmpl w:val="430C7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487ED3"/>
    <w:multiLevelType w:val="hybridMultilevel"/>
    <w:tmpl w:val="D1CE8382"/>
    <w:lvl w:ilvl="0" w:tplc="8D86E3F8">
      <w:start w:val="1"/>
      <w:numFmt w:val="decimal"/>
      <w:lvlText w:val="%1."/>
      <w:lvlJc w:val="left"/>
      <w:pPr>
        <w:ind w:left="360" w:hanging="360"/>
      </w:pPr>
      <w:rPr>
        <w:b w:val="0"/>
      </w:rPr>
    </w:lvl>
    <w:lvl w:ilvl="1" w:tplc="5CBCF07E">
      <w:start w:val="1"/>
      <w:numFmt w:val="lowerLetter"/>
      <w:lvlText w:val="%2."/>
      <w:lvlJc w:val="left"/>
      <w:pPr>
        <w:ind w:left="1080" w:hanging="360"/>
      </w:pPr>
      <w:rPr>
        <w:b w:val="0"/>
      </w:rPr>
    </w:lvl>
    <w:lvl w:ilvl="2" w:tplc="A7724A32">
      <w:start w:val="1"/>
      <w:numFmt w:val="lowerRoman"/>
      <w:lvlText w:val="%3."/>
      <w:lvlJc w:val="right"/>
      <w:pPr>
        <w:ind w:left="1800" w:hanging="180"/>
      </w:pPr>
      <w:rPr>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33E6279"/>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5242E2C"/>
    <w:multiLevelType w:val="hybridMultilevel"/>
    <w:tmpl w:val="F45ACEF6"/>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D1E017F"/>
    <w:multiLevelType w:val="hybridMultilevel"/>
    <w:tmpl w:val="CD8AB4CE"/>
    <w:lvl w:ilvl="0" w:tplc="04090001">
      <w:start w:val="1"/>
      <w:numFmt w:val="bullet"/>
      <w:lvlText w:val=""/>
      <w:lvlJc w:val="left"/>
      <w:pPr>
        <w:ind w:left="360" w:hanging="360"/>
      </w:pPr>
      <w:rPr>
        <w:rFonts w:ascii="Symbol" w:hAnsi="Symbol" w:hint="default"/>
      </w:rPr>
    </w:lvl>
    <w:lvl w:ilvl="1" w:tplc="5742E8A2">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E7B5A47"/>
    <w:multiLevelType w:val="hybridMultilevel"/>
    <w:tmpl w:val="40705524"/>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7" w15:restartNumberingAfterBreak="0">
    <w:nsid w:val="6937331D"/>
    <w:multiLevelType w:val="hybridMultilevel"/>
    <w:tmpl w:val="C012EBC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A440C2A"/>
    <w:multiLevelType w:val="hybridMultilevel"/>
    <w:tmpl w:val="B9F0E3A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C490A9A"/>
    <w:multiLevelType w:val="hybridMultilevel"/>
    <w:tmpl w:val="55FC309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FAB45E0"/>
    <w:multiLevelType w:val="hybridMultilevel"/>
    <w:tmpl w:val="9D50A3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1837E7C"/>
    <w:multiLevelType w:val="hybridMultilevel"/>
    <w:tmpl w:val="7F10F24E"/>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2" w15:restartNumberingAfterBreak="0">
    <w:nsid w:val="737A675E"/>
    <w:multiLevelType w:val="hybridMultilevel"/>
    <w:tmpl w:val="84E266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505076E"/>
    <w:multiLevelType w:val="hybridMultilevel"/>
    <w:tmpl w:val="5324200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8214FBA"/>
    <w:multiLevelType w:val="hybridMultilevel"/>
    <w:tmpl w:val="CA8854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97302FA"/>
    <w:multiLevelType w:val="hybridMultilevel"/>
    <w:tmpl w:val="BD9EE5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D4812D4"/>
    <w:multiLevelType w:val="hybridMultilevel"/>
    <w:tmpl w:val="1E1A193A"/>
    <w:lvl w:ilvl="0" w:tplc="628AAB3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9F1455"/>
    <w:multiLevelType w:val="hybridMultilevel"/>
    <w:tmpl w:val="564AF140"/>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E653F6D"/>
    <w:multiLevelType w:val="hybridMultilevel"/>
    <w:tmpl w:val="16ECDE1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7"/>
  </w:num>
  <w:num w:numId="4">
    <w:abstractNumId w:val="15"/>
  </w:num>
  <w:num w:numId="5">
    <w:abstractNumId w:val="25"/>
  </w:num>
  <w:num w:numId="6">
    <w:abstractNumId w:val="1"/>
  </w:num>
  <w:num w:numId="7">
    <w:abstractNumId w:val="18"/>
  </w:num>
  <w:num w:numId="8">
    <w:abstractNumId w:val="13"/>
  </w:num>
  <w:num w:numId="9">
    <w:abstractNumId w:val="6"/>
  </w:num>
  <w:num w:numId="10">
    <w:abstractNumId w:val="22"/>
  </w:num>
  <w:num w:numId="11">
    <w:abstractNumId w:val="4"/>
  </w:num>
  <w:num w:numId="12">
    <w:abstractNumId w:val="24"/>
  </w:num>
  <w:num w:numId="13">
    <w:abstractNumId w:val="8"/>
  </w:num>
  <w:num w:numId="14">
    <w:abstractNumId w:val="20"/>
  </w:num>
  <w:num w:numId="15">
    <w:abstractNumId w:val="12"/>
  </w:num>
  <w:num w:numId="16">
    <w:abstractNumId w:val="14"/>
  </w:num>
  <w:num w:numId="17">
    <w:abstractNumId w:val="27"/>
  </w:num>
  <w:num w:numId="18">
    <w:abstractNumId w:val="11"/>
  </w:num>
  <w:num w:numId="19">
    <w:abstractNumId w:val="5"/>
  </w:num>
  <w:num w:numId="20">
    <w:abstractNumId w:val="28"/>
  </w:num>
  <w:num w:numId="21">
    <w:abstractNumId w:val="19"/>
  </w:num>
  <w:num w:numId="22">
    <w:abstractNumId w:val="21"/>
  </w:num>
  <w:num w:numId="23">
    <w:abstractNumId w:val="16"/>
  </w:num>
  <w:num w:numId="24">
    <w:abstractNumId w:val="23"/>
  </w:num>
  <w:num w:numId="25">
    <w:abstractNumId w:val="10"/>
  </w:num>
  <w:num w:numId="26">
    <w:abstractNumId w:val="7"/>
  </w:num>
  <w:num w:numId="27">
    <w:abstractNumId w:val="2"/>
  </w:num>
  <w:num w:numId="28">
    <w:abstractNumId w:val="9"/>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7E48"/>
    <w:rsid w:val="0000530F"/>
    <w:rsid w:val="00020074"/>
    <w:rsid w:val="00023191"/>
    <w:rsid w:val="00032598"/>
    <w:rsid w:val="0004272F"/>
    <w:rsid w:val="00052A79"/>
    <w:rsid w:val="00070792"/>
    <w:rsid w:val="0008792A"/>
    <w:rsid w:val="00091B4F"/>
    <w:rsid w:val="000A10A9"/>
    <w:rsid w:val="000A597D"/>
    <w:rsid w:val="000B1026"/>
    <w:rsid w:val="000C02FE"/>
    <w:rsid w:val="000D6589"/>
    <w:rsid w:val="00107F20"/>
    <w:rsid w:val="0011128A"/>
    <w:rsid w:val="001162B2"/>
    <w:rsid w:val="00160BCA"/>
    <w:rsid w:val="001633F4"/>
    <w:rsid w:val="00171562"/>
    <w:rsid w:val="00177644"/>
    <w:rsid w:val="00193195"/>
    <w:rsid w:val="001A2B25"/>
    <w:rsid w:val="001C3CF5"/>
    <w:rsid w:val="001C52EA"/>
    <w:rsid w:val="001D613D"/>
    <w:rsid w:val="001E1692"/>
    <w:rsid w:val="001E2491"/>
    <w:rsid w:val="002064E2"/>
    <w:rsid w:val="00215266"/>
    <w:rsid w:val="0021626B"/>
    <w:rsid w:val="0023226D"/>
    <w:rsid w:val="00235A5C"/>
    <w:rsid w:val="0027324D"/>
    <w:rsid w:val="002746D8"/>
    <w:rsid w:val="0028196D"/>
    <w:rsid w:val="00284791"/>
    <w:rsid w:val="00295BB5"/>
    <w:rsid w:val="002B10E3"/>
    <w:rsid w:val="002B5E6E"/>
    <w:rsid w:val="002B7024"/>
    <w:rsid w:val="002C0654"/>
    <w:rsid w:val="002E5D80"/>
    <w:rsid w:val="002E7030"/>
    <w:rsid w:val="003029EE"/>
    <w:rsid w:val="00303C8D"/>
    <w:rsid w:val="00312CDA"/>
    <w:rsid w:val="00336C37"/>
    <w:rsid w:val="00347076"/>
    <w:rsid w:val="00357E51"/>
    <w:rsid w:val="00362827"/>
    <w:rsid w:val="003830C7"/>
    <w:rsid w:val="00386AC2"/>
    <w:rsid w:val="00391B4F"/>
    <w:rsid w:val="003A0BED"/>
    <w:rsid w:val="003B4894"/>
    <w:rsid w:val="003C3839"/>
    <w:rsid w:val="003C44B5"/>
    <w:rsid w:val="003C77E3"/>
    <w:rsid w:val="003F14CE"/>
    <w:rsid w:val="004158C0"/>
    <w:rsid w:val="004333AA"/>
    <w:rsid w:val="00446BDE"/>
    <w:rsid w:val="00467E99"/>
    <w:rsid w:val="00481EDE"/>
    <w:rsid w:val="004A2ED3"/>
    <w:rsid w:val="004A4FB3"/>
    <w:rsid w:val="00515699"/>
    <w:rsid w:val="00517CA7"/>
    <w:rsid w:val="00521CD0"/>
    <w:rsid w:val="00532831"/>
    <w:rsid w:val="0053518E"/>
    <w:rsid w:val="005523B2"/>
    <w:rsid w:val="00567A83"/>
    <w:rsid w:val="005710EB"/>
    <w:rsid w:val="005819D8"/>
    <w:rsid w:val="005A0D4F"/>
    <w:rsid w:val="005A0EDF"/>
    <w:rsid w:val="005B7AA2"/>
    <w:rsid w:val="005D0AB6"/>
    <w:rsid w:val="005D6023"/>
    <w:rsid w:val="005E6DAB"/>
    <w:rsid w:val="005F501C"/>
    <w:rsid w:val="0060183B"/>
    <w:rsid w:val="006050D3"/>
    <w:rsid w:val="00605501"/>
    <w:rsid w:val="00612055"/>
    <w:rsid w:val="006121E7"/>
    <w:rsid w:val="00615736"/>
    <w:rsid w:val="006209C5"/>
    <w:rsid w:val="00627077"/>
    <w:rsid w:val="00631B71"/>
    <w:rsid w:val="00637304"/>
    <w:rsid w:val="006446A6"/>
    <w:rsid w:val="0065071C"/>
    <w:rsid w:val="006601C4"/>
    <w:rsid w:val="00665180"/>
    <w:rsid w:val="00665CFD"/>
    <w:rsid w:val="006B50E5"/>
    <w:rsid w:val="006D4192"/>
    <w:rsid w:val="006F75AD"/>
    <w:rsid w:val="007064FE"/>
    <w:rsid w:val="00726C4F"/>
    <w:rsid w:val="007351F6"/>
    <w:rsid w:val="007432D6"/>
    <w:rsid w:val="00747E48"/>
    <w:rsid w:val="007902F1"/>
    <w:rsid w:val="00791146"/>
    <w:rsid w:val="007936AD"/>
    <w:rsid w:val="007A5D8A"/>
    <w:rsid w:val="007B7868"/>
    <w:rsid w:val="007C21C3"/>
    <w:rsid w:val="007D41E3"/>
    <w:rsid w:val="007E55F9"/>
    <w:rsid w:val="007E5D7E"/>
    <w:rsid w:val="007F1FE3"/>
    <w:rsid w:val="008045CE"/>
    <w:rsid w:val="0080508B"/>
    <w:rsid w:val="00813A0A"/>
    <w:rsid w:val="00820B67"/>
    <w:rsid w:val="0083725B"/>
    <w:rsid w:val="0083747E"/>
    <w:rsid w:val="0084250A"/>
    <w:rsid w:val="00856E9A"/>
    <w:rsid w:val="00865447"/>
    <w:rsid w:val="00866227"/>
    <w:rsid w:val="00876D34"/>
    <w:rsid w:val="00881F62"/>
    <w:rsid w:val="0088478B"/>
    <w:rsid w:val="00891D69"/>
    <w:rsid w:val="008A4824"/>
    <w:rsid w:val="008A4FC2"/>
    <w:rsid w:val="008A52E8"/>
    <w:rsid w:val="008B33A9"/>
    <w:rsid w:val="008D2CB5"/>
    <w:rsid w:val="008D4675"/>
    <w:rsid w:val="0091256A"/>
    <w:rsid w:val="00916368"/>
    <w:rsid w:val="00916DD2"/>
    <w:rsid w:val="009544B9"/>
    <w:rsid w:val="00963AF2"/>
    <w:rsid w:val="0098746E"/>
    <w:rsid w:val="009A3302"/>
    <w:rsid w:val="009A77FA"/>
    <w:rsid w:val="009B72E0"/>
    <w:rsid w:val="009E5B8D"/>
    <w:rsid w:val="00A01F8D"/>
    <w:rsid w:val="00A1008B"/>
    <w:rsid w:val="00A4025D"/>
    <w:rsid w:val="00A436D3"/>
    <w:rsid w:val="00A72360"/>
    <w:rsid w:val="00A77925"/>
    <w:rsid w:val="00A81169"/>
    <w:rsid w:val="00AB41E8"/>
    <w:rsid w:val="00AB6627"/>
    <w:rsid w:val="00AC6E57"/>
    <w:rsid w:val="00AD620A"/>
    <w:rsid w:val="00AE02A4"/>
    <w:rsid w:val="00B13ECF"/>
    <w:rsid w:val="00B2182F"/>
    <w:rsid w:val="00B353CD"/>
    <w:rsid w:val="00B52A26"/>
    <w:rsid w:val="00B54849"/>
    <w:rsid w:val="00B57809"/>
    <w:rsid w:val="00B66945"/>
    <w:rsid w:val="00BC2ED4"/>
    <w:rsid w:val="00BE515D"/>
    <w:rsid w:val="00C16AD0"/>
    <w:rsid w:val="00C216E0"/>
    <w:rsid w:val="00C25B91"/>
    <w:rsid w:val="00C27C06"/>
    <w:rsid w:val="00C3089B"/>
    <w:rsid w:val="00C3208B"/>
    <w:rsid w:val="00C52692"/>
    <w:rsid w:val="00C52C8A"/>
    <w:rsid w:val="00C56E68"/>
    <w:rsid w:val="00C71E3F"/>
    <w:rsid w:val="00C80067"/>
    <w:rsid w:val="00C84747"/>
    <w:rsid w:val="00C857E9"/>
    <w:rsid w:val="00CA5BE0"/>
    <w:rsid w:val="00CA7029"/>
    <w:rsid w:val="00CB1CDA"/>
    <w:rsid w:val="00CB1E25"/>
    <w:rsid w:val="00CB4E31"/>
    <w:rsid w:val="00CE5DB2"/>
    <w:rsid w:val="00CF6D80"/>
    <w:rsid w:val="00D032DB"/>
    <w:rsid w:val="00D1344B"/>
    <w:rsid w:val="00D17B07"/>
    <w:rsid w:val="00D31EE0"/>
    <w:rsid w:val="00D343FB"/>
    <w:rsid w:val="00D72DEA"/>
    <w:rsid w:val="00D801B9"/>
    <w:rsid w:val="00D96560"/>
    <w:rsid w:val="00DA57DF"/>
    <w:rsid w:val="00DB594A"/>
    <w:rsid w:val="00DC2E69"/>
    <w:rsid w:val="00DD2007"/>
    <w:rsid w:val="00DD346B"/>
    <w:rsid w:val="00DF7A85"/>
    <w:rsid w:val="00E02763"/>
    <w:rsid w:val="00E149F3"/>
    <w:rsid w:val="00E26352"/>
    <w:rsid w:val="00E43CF3"/>
    <w:rsid w:val="00E45C7C"/>
    <w:rsid w:val="00E51BC6"/>
    <w:rsid w:val="00E65585"/>
    <w:rsid w:val="00E8382C"/>
    <w:rsid w:val="00EB2A5F"/>
    <w:rsid w:val="00EB5B2E"/>
    <w:rsid w:val="00EC6468"/>
    <w:rsid w:val="00EC7D99"/>
    <w:rsid w:val="00ED4769"/>
    <w:rsid w:val="00EE0770"/>
    <w:rsid w:val="00F122E4"/>
    <w:rsid w:val="00F17CAF"/>
    <w:rsid w:val="00F36A7E"/>
    <w:rsid w:val="00F6390E"/>
    <w:rsid w:val="00F72AAE"/>
    <w:rsid w:val="00F80139"/>
    <w:rsid w:val="00F85654"/>
    <w:rsid w:val="00F86DE4"/>
    <w:rsid w:val="00F94EBD"/>
    <w:rsid w:val="00F9586A"/>
    <w:rsid w:val="00FC103C"/>
    <w:rsid w:val="00FE1A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08A8C"/>
  <w15:chartTrackingRefBased/>
  <w15:docId w15:val="{A61E196A-9D09-704C-B57F-C1CD45A44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B41E8"/>
    <w:rPr>
      <w:rFonts w:ascii="Arial" w:hAnsi="Arial" w:cs="Arial"/>
      <w:sz w:val="22"/>
      <w:szCs w:val="22"/>
    </w:rPr>
  </w:style>
  <w:style w:type="paragraph" w:styleId="Heading1">
    <w:name w:val="heading 1"/>
    <w:basedOn w:val="Normal"/>
    <w:next w:val="Normal"/>
    <w:link w:val="Heading1Char"/>
    <w:uiPriority w:val="9"/>
    <w:qFormat/>
    <w:rsid w:val="00FC103C"/>
    <w:pPr>
      <w:outlineLvl w:val="0"/>
    </w:pPr>
    <w:rPr>
      <w:b/>
    </w:rPr>
  </w:style>
  <w:style w:type="paragraph" w:styleId="Heading2">
    <w:name w:val="heading 2"/>
    <w:basedOn w:val="Normal"/>
    <w:next w:val="Normal"/>
    <w:link w:val="Heading2Char"/>
    <w:uiPriority w:val="9"/>
    <w:unhideWhenUsed/>
    <w:qFormat/>
    <w:rsid w:val="00107F20"/>
    <w:pPr>
      <w:outlineLvl w:val="1"/>
    </w:pPr>
    <w:rPr>
      <w:u w:val="single"/>
    </w:rPr>
  </w:style>
  <w:style w:type="paragraph" w:styleId="Heading3">
    <w:name w:val="heading 3"/>
    <w:basedOn w:val="Normal"/>
    <w:next w:val="Normal"/>
    <w:link w:val="Heading3Char"/>
    <w:uiPriority w:val="9"/>
    <w:unhideWhenUsed/>
    <w:qFormat/>
    <w:rsid w:val="00BE515D"/>
    <w:pPr>
      <w:keepNext/>
      <w:keepLines/>
      <w:spacing w:before="40"/>
      <w:outlineLvl w:val="2"/>
    </w:pPr>
    <w:rPr>
      <w:rFonts w:asciiTheme="majorHAnsi" w:eastAsiaTheme="majorEastAsia" w:hAnsiTheme="majorHAnsi" w:cstheme="majorBidi"/>
      <w:color w:val="2F313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BDE"/>
    <w:pPr>
      <w:ind w:left="720"/>
      <w:contextualSpacing/>
    </w:pPr>
  </w:style>
  <w:style w:type="character" w:customStyle="1" w:styleId="Heading1Char">
    <w:name w:val="Heading 1 Char"/>
    <w:basedOn w:val="DefaultParagraphFont"/>
    <w:link w:val="Heading1"/>
    <w:uiPriority w:val="9"/>
    <w:rsid w:val="00FC103C"/>
    <w:rPr>
      <w:rFonts w:ascii="Arial" w:hAnsi="Arial" w:cs="Arial"/>
      <w:b/>
      <w:sz w:val="22"/>
      <w:szCs w:val="22"/>
    </w:rPr>
  </w:style>
  <w:style w:type="character" w:customStyle="1" w:styleId="Heading2Char">
    <w:name w:val="Heading 2 Char"/>
    <w:basedOn w:val="DefaultParagraphFont"/>
    <w:link w:val="Heading2"/>
    <w:uiPriority w:val="9"/>
    <w:rsid w:val="00107F20"/>
    <w:rPr>
      <w:rFonts w:ascii="Arial" w:hAnsi="Arial" w:cs="Arial"/>
      <w:sz w:val="22"/>
      <w:szCs w:val="22"/>
      <w:u w:val="single"/>
    </w:rPr>
  </w:style>
  <w:style w:type="paragraph" w:styleId="NoSpacing">
    <w:name w:val="No Spacing"/>
    <w:uiPriority w:val="1"/>
    <w:qFormat/>
    <w:rsid w:val="008A4824"/>
    <w:rPr>
      <w:rFonts w:ascii="Times New Roman" w:hAnsi="Times New Roman" w:cs="Times New Roman"/>
    </w:rPr>
  </w:style>
  <w:style w:type="paragraph" w:styleId="NormalWeb">
    <w:name w:val="Normal (Web)"/>
    <w:basedOn w:val="Normal"/>
    <w:uiPriority w:val="99"/>
    <w:semiHidden/>
    <w:unhideWhenUsed/>
    <w:rsid w:val="00AD620A"/>
    <w:pPr>
      <w:spacing w:before="100" w:beforeAutospacing="1" w:after="100" w:afterAutospacing="1"/>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BE515D"/>
    <w:rPr>
      <w:rFonts w:asciiTheme="majorHAnsi" w:eastAsiaTheme="majorEastAsia" w:hAnsiTheme="majorHAnsi" w:cstheme="majorBidi"/>
      <w:color w:val="2F313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819030">
      <w:bodyDiv w:val="1"/>
      <w:marLeft w:val="0"/>
      <w:marRight w:val="0"/>
      <w:marTop w:val="0"/>
      <w:marBottom w:val="0"/>
      <w:divBdr>
        <w:top w:val="none" w:sz="0" w:space="0" w:color="auto"/>
        <w:left w:val="none" w:sz="0" w:space="0" w:color="auto"/>
        <w:bottom w:val="none" w:sz="0" w:space="0" w:color="auto"/>
        <w:right w:val="none" w:sz="0" w:space="0" w:color="auto"/>
      </w:divBdr>
    </w:div>
    <w:div w:id="649945881">
      <w:bodyDiv w:val="1"/>
      <w:marLeft w:val="0"/>
      <w:marRight w:val="0"/>
      <w:marTop w:val="0"/>
      <w:marBottom w:val="0"/>
      <w:divBdr>
        <w:top w:val="none" w:sz="0" w:space="0" w:color="auto"/>
        <w:left w:val="none" w:sz="0" w:space="0" w:color="auto"/>
        <w:bottom w:val="none" w:sz="0" w:space="0" w:color="auto"/>
        <w:right w:val="none" w:sz="0" w:space="0" w:color="auto"/>
      </w:divBdr>
    </w:div>
    <w:div w:id="1083068506">
      <w:bodyDiv w:val="1"/>
      <w:marLeft w:val="0"/>
      <w:marRight w:val="0"/>
      <w:marTop w:val="0"/>
      <w:marBottom w:val="0"/>
      <w:divBdr>
        <w:top w:val="none" w:sz="0" w:space="0" w:color="auto"/>
        <w:left w:val="none" w:sz="0" w:space="0" w:color="auto"/>
        <w:bottom w:val="none" w:sz="0" w:space="0" w:color="auto"/>
        <w:right w:val="none" w:sz="0" w:space="0" w:color="auto"/>
      </w:divBdr>
    </w:div>
    <w:div w:id="1457338179">
      <w:bodyDiv w:val="1"/>
      <w:marLeft w:val="0"/>
      <w:marRight w:val="0"/>
      <w:marTop w:val="0"/>
      <w:marBottom w:val="0"/>
      <w:divBdr>
        <w:top w:val="none" w:sz="0" w:space="0" w:color="auto"/>
        <w:left w:val="none" w:sz="0" w:space="0" w:color="auto"/>
        <w:bottom w:val="none" w:sz="0" w:space="0" w:color="auto"/>
        <w:right w:val="none" w:sz="0" w:space="0" w:color="auto"/>
      </w:divBdr>
    </w:div>
    <w:div w:id="1511141984">
      <w:bodyDiv w:val="1"/>
      <w:marLeft w:val="0"/>
      <w:marRight w:val="0"/>
      <w:marTop w:val="0"/>
      <w:marBottom w:val="0"/>
      <w:divBdr>
        <w:top w:val="none" w:sz="0" w:space="0" w:color="auto"/>
        <w:left w:val="none" w:sz="0" w:space="0" w:color="auto"/>
        <w:bottom w:val="none" w:sz="0" w:space="0" w:color="auto"/>
        <w:right w:val="none" w:sz="0" w:space="0" w:color="auto"/>
      </w:divBdr>
    </w:div>
    <w:div w:id="1674062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Feathered">
  <a:themeElements>
    <a:clrScheme name="Feathered">
      <a:dk1>
        <a:sysClr val="windowText" lastClr="000000"/>
      </a:dk1>
      <a:lt1>
        <a:sysClr val="window" lastClr="FFFFFF"/>
      </a:lt1>
      <a:dk2>
        <a:srgbClr val="121316"/>
      </a:dk2>
      <a:lt2>
        <a:srgbClr val="FEFCF7"/>
      </a:lt2>
      <a:accent1>
        <a:srgbClr val="606372"/>
      </a:accent1>
      <a:accent2>
        <a:srgbClr val="79A8A4"/>
      </a:accent2>
      <a:accent3>
        <a:srgbClr val="B2AD8F"/>
      </a:accent3>
      <a:accent4>
        <a:srgbClr val="AD8082"/>
      </a:accent4>
      <a:accent5>
        <a:srgbClr val="DEC18C"/>
      </a:accent5>
      <a:accent6>
        <a:srgbClr val="92A185"/>
      </a:accent6>
      <a:hlink>
        <a:srgbClr val="85C4D2"/>
      </a:hlink>
      <a:folHlink>
        <a:srgbClr val="8E8CA7"/>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EAA57F-4CB8-4D76-A8EC-6525069B9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TotalTime>
  <Pages>1</Pages>
  <Words>33902</Words>
  <Characters>193247</Characters>
  <Application>Microsoft Office Word</Application>
  <DocSecurity>0</DocSecurity>
  <Lines>1610</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 S.</dc:creator>
  <cp:keywords/>
  <dc:description/>
  <cp:lastModifiedBy>Shah, Anish</cp:lastModifiedBy>
  <cp:revision>14</cp:revision>
  <dcterms:created xsi:type="dcterms:W3CDTF">2019-06-10T16:59:00Z</dcterms:created>
  <dcterms:modified xsi:type="dcterms:W3CDTF">2019-07-23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